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rFonts w:ascii="Open Sans" w:hAnsi="Open Sans" w:cs="Open Sans"/>
          <w:sz w:val="22"/>
          <w:szCs w:val="22"/>
        </w:rPr>
        <w:id w:val="610174930"/>
        <w:docPartObj>
          <w:docPartGallery w:val="Cover Pages"/>
          <w:docPartUnique/>
        </w:docPartObj>
      </w:sdtPr>
      <w:sdtEndPr>
        <w:rPr>
          <w:rFonts w:asciiTheme="majorHAnsi" w:hAnsiTheme="majorHAnsi" w:cstheme="minorBidi"/>
          <w:b/>
        </w:rPr>
      </w:sdtEndPr>
      <w:sdtContent>
        <w:p w14:paraId="71DCDEB8" w14:textId="7C6D471F" w:rsidR="00823BA1" w:rsidRPr="00D31A68" w:rsidRDefault="00823BA1" w:rsidP="00725B48">
          <w:pPr>
            <w:pStyle w:val="Vysokkola"/>
            <w:ind w:left="709" w:firstLine="709"/>
            <w:jc w:val="both"/>
            <w:rPr>
              <w:rFonts w:ascii="Open Sans" w:hAnsi="Open Sans" w:cs="Open Sans"/>
            </w:rPr>
          </w:pPr>
          <w:r w:rsidRPr="00D31A68">
            <w:rPr>
              <w:rFonts w:ascii="Open Sans" w:hAnsi="Open Sans" w:cs="Open Sans"/>
            </w:rPr>
            <w:t xml:space="preserve">Vysoká škola ekonomická v Praze </w:t>
          </w:r>
        </w:p>
        <w:p w14:paraId="415925F1" w14:textId="1405C65B" w:rsidR="00823BA1" w:rsidRPr="00D31A68" w:rsidRDefault="00823BA1" w:rsidP="00450AE9">
          <w:pPr>
            <w:pStyle w:val="Fakulta"/>
            <w:rPr>
              <w:rFonts w:ascii="Open Sans" w:hAnsi="Open Sans" w:cs="Open Sans"/>
            </w:rPr>
          </w:pPr>
          <w:r w:rsidRPr="00D31A68">
            <w:rPr>
              <w:rFonts w:ascii="Open Sans" w:hAnsi="Open Sans" w:cs="Open Sans"/>
            </w:rPr>
            <w:t xml:space="preserve">Fakulta informatiky a statistiky </w:t>
          </w:r>
        </w:p>
        <w:p w14:paraId="3D4670DF" w14:textId="5264F453" w:rsidR="006A5584" w:rsidRPr="00D31A68" w:rsidRDefault="006A5584" w:rsidP="006A5584">
          <w:pPr>
            <w:jc w:val="center"/>
          </w:pPr>
          <w:r w:rsidRPr="00D31A68">
            <w:rPr>
              <w:b/>
              <w:lang w:eastAsia="cs-CZ"/>
            </w:rPr>
            <w:drawing>
              <wp:inline distT="0" distB="0" distL="0" distR="0" wp14:anchorId="05FE01C7" wp14:editId="7C96D8CD">
                <wp:extent cx="1685925" cy="1666875"/>
                <wp:effectExtent l="0" t="0" r="9525" b="9525"/>
                <wp:docPr id="18" name="Picture 18" descr="FIS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FIS 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85925" cy="16668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14115403" w14:textId="1E616EBE" w:rsidR="00823BA1" w:rsidRPr="00D31A68" w:rsidRDefault="00704B98" w:rsidP="006A5584">
          <w:pPr>
            <w:pStyle w:val="NzevBP"/>
            <w:spacing w:before="2000"/>
            <w:rPr>
              <w:rFonts w:ascii="Open Sans" w:hAnsi="Open Sans" w:cs="Open Sans"/>
            </w:rPr>
          </w:pPr>
          <w:r w:rsidRPr="00D31A68">
            <w:rPr>
              <w:rFonts w:ascii="Open Sans" w:hAnsi="Open Sans" w:cs="Open Sans"/>
            </w:rPr>
            <w:t>Využití statistických metod pro predikci výsledků v</w:t>
          </w:r>
          <w:r w:rsidR="008B2D14" w:rsidRPr="00D31A68">
            <w:rPr>
              <w:rFonts w:ascii="Open Sans" w:hAnsi="Open Sans" w:cs="Open Sans"/>
            </w:rPr>
            <w:t xml:space="preserve"> oblasti</w:t>
          </w:r>
          <w:r w:rsidRPr="00D31A68">
            <w:rPr>
              <w:rFonts w:ascii="Open Sans" w:hAnsi="Open Sans" w:cs="Open Sans"/>
            </w:rPr>
            <w:t> bojových sport</w:t>
          </w:r>
          <w:r w:rsidR="008B2D14" w:rsidRPr="00D31A68">
            <w:rPr>
              <w:rFonts w:ascii="Open Sans" w:hAnsi="Open Sans" w:cs="Open Sans"/>
            </w:rPr>
            <w:t>ů</w:t>
          </w:r>
        </w:p>
        <w:p w14:paraId="77D0B92C" w14:textId="2FC97CEE" w:rsidR="00823BA1" w:rsidRPr="00D31A68" w:rsidRDefault="00823BA1" w:rsidP="00450AE9">
          <w:pPr>
            <w:pStyle w:val="TypprceBP"/>
            <w:rPr>
              <w:rFonts w:ascii="Open Sans" w:hAnsi="Open Sans" w:cs="Open Sans"/>
            </w:rPr>
          </w:pPr>
          <w:r w:rsidRPr="00D31A68">
            <w:rPr>
              <w:rFonts w:ascii="Open Sans" w:hAnsi="Open Sans" w:cs="Open Sans"/>
            </w:rPr>
            <w:t xml:space="preserve">BAKALÁŘSKÁ PRÁCE </w:t>
          </w:r>
        </w:p>
        <w:p w14:paraId="1D5CD522" w14:textId="7E3F8F79" w:rsidR="00823BA1" w:rsidRPr="00D31A68" w:rsidRDefault="00823BA1" w:rsidP="00770F63">
          <w:pPr>
            <w:pStyle w:val="Studijnprogram"/>
            <w:spacing w:after="220"/>
            <w:rPr>
              <w:rFonts w:ascii="Open Sans" w:hAnsi="Open Sans" w:cs="Open Sans"/>
            </w:rPr>
          </w:pPr>
          <w:r w:rsidRPr="00D31A68">
            <w:rPr>
              <w:rFonts w:ascii="Open Sans" w:hAnsi="Open Sans" w:cs="Open Sans"/>
            </w:rPr>
            <w:t xml:space="preserve">Studijní program: </w:t>
          </w:r>
          <w:r w:rsidR="008B2D14" w:rsidRPr="00D31A68">
            <w:rPr>
              <w:rFonts w:ascii="Open Sans" w:hAnsi="Open Sans" w:cs="Open Sans"/>
            </w:rPr>
            <w:t>Aplikovaná informatika</w:t>
          </w:r>
          <w:r w:rsidRPr="00D31A68">
            <w:rPr>
              <w:rFonts w:ascii="Open Sans" w:hAnsi="Open Sans" w:cs="Open Sans"/>
            </w:rPr>
            <w:t xml:space="preserve"> </w:t>
          </w:r>
        </w:p>
        <w:p w14:paraId="0D692E7B" w14:textId="390B4668" w:rsidR="00823BA1" w:rsidRPr="00D31A68" w:rsidRDefault="00823BA1" w:rsidP="006A5584">
          <w:pPr>
            <w:pStyle w:val="Studijnprogram"/>
            <w:spacing w:after="1600"/>
            <w:rPr>
              <w:rFonts w:ascii="Open Sans" w:hAnsi="Open Sans" w:cs="Open Sans"/>
            </w:rPr>
          </w:pPr>
        </w:p>
        <w:p w14:paraId="1728CFD8" w14:textId="115EEA23" w:rsidR="00823BA1" w:rsidRPr="00D31A68" w:rsidRDefault="00823BA1" w:rsidP="00450AE9">
          <w:pPr>
            <w:pStyle w:val="Autor"/>
            <w:rPr>
              <w:rFonts w:ascii="Open Sans" w:hAnsi="Open Sans" w:cs="Open Sans"/>
            </w:rPr>
          </w:pPr>
          <w:r w:rsidRPr="00D31A68">
            <w:rPr>
              <w:rFonts w:ascii="Open Sans" w:hAnsi="Open Sans" w:cs="Open Sans"/>
            </w:rPr>
            <w:t xml:space="preserve">Autor: </w:t>
          </w:r>
          <w:r w:rsidR="00EF6732" w:rsidRPr="00D31A68">
            <w:rPr>
              <w:rFonts w:ascii="Open Sans" w:hAnsi="Open Sans" w:cs="Open Sans"/>
            </w:rPr>
            <w:t>Adam Zacpal</w:t>
          </w:r>
          <w:r w:rsidRPr="00D31A68">
            <w:rPr>
              <w:rFonts w:ascii="Open Sans" w:hAnsi="Open Sans" w:cs="Open Sans"/>
            </w:rPr>
            <w:t xml:space="preserve"> </w:t>
          </w:r>
        </w:p>
        <w:p w14:paraId="13BA5CED" w14:textId="1A41CF7C" w:rsidR="00823BA1" w:rsidRPr="00D31A68" w:rsidRDefault="00823BA1" w:rsidP="00450AE9">
          <w:pPr>
            <w:pStyle w:val="VedoucBP"/>
            <w:rPr>
              <w:rFonts w:ascii="Open Sans" w:hAnsi="Open Sans" w:cs="Open Sans"/>
            </w:rPr>
          </w:pPr>
          <w:r w:rsidRPr="00D31A68">
            <w:rPr>
              <w:rFonts w:ascii="Open Sans" w:hAnsi="Open Sans" w:cs="Open Sans"/>
            </w:rPr>
            <w:t>Vedoucí bakalářské</w:t>
          </w:r>
          <w:r w:rsidR="00EF6732" w:rsidRPr="00D31A68">
            <w:rPr>
              <w:rFonts w:ascii="Open Sans" w:hAnsi="Open Sans" w:cs="Open Sans"/>
            </w:rPr>
            <w:t xml:space="preserve"> </w:t>
          </w:r>
          <w:r w:rsidRPr="00D31A68">
            <w:rPr>
              <w:rFonts w:ascii="Open Sans" w:hAnsi="Open Sans" w:cs="Open Sans"/>
            </w:rPr>
            <w:t xml:space="preserve">práce: </w:t>
          </w:r>
          <w:r w:rsidR="00EF6732" w:rsidRPr="00D31A68">
            <w:rPr>
              <w:rFonts w:ascii="Open Sans" w:hAnsi="Open Sans" w:cs="Open Sans"/>
            </w:rPr>
            <w:t>Ing. Jan Fojtík, Ph.D.</w:t>
          </w:r>
          <w:r w:rsidRPr="00D31A68">
            <w:rPr>
              <w:rFonts w:ascii="Open Sans" w:hAnsi="Open Sans" w:cs="Open Sans"/>
            </w:rPr>
            <w:t xml:space="preserve"> </w:t>
          </w:r>
        </w:p>
        <w:p w14:paraId="702518CD" w14:textId="6D04FB79" w:rsidR="00FA34B3" w:rsidRPr="00D31A68" w:rsidRDefault="00823BA1" w:rsidP="00702738">
          <w:pPr>
            <w:pStyle w:val="Kdeakdyodevzdno"/>
            <w:sectPr w:rsidR="00FA34B3" w:rsidRPr="00D31A68" w:rsidSect="00985CAF">
              <w:footerReference w:type="default" r:id="rId12"/>
              <w:footerReference w:type="first" r:id="rId13"/>
              <w:pgSz w:w="11906" w:h="16838" w:code="9"/>
              <w:pgMar w:top="1418" w:right="1418" w:bottom="1418" w:left="1418" w:header="709" w:footer="709" w:gutter="284"/>
              <w:cols w:space="708"/>
              <w:vAlign w:val="bottom"/>
              <w:titlePg/>
              <w:docGrid w:linePitch="360"/>
            </w:sectPr>
          </w:pPr>
          <w:r w:rsidRPr="00D31A68">
            <w:rPr>
              <w:rFonts w:ascii="Open Sans" w:hAnsi="Open Sans" w:cs="Open Sans"/>
            </w:rPr>
            <w:t xml:space="preserve">Praha, </w:t>
          </w:r>
          <w:r w:rsidR="00702738" w:rsidRPr="00D31A68">
            <w:rPr>
              <w:rFonts w:ascii="Open Sans" w:hAnsi="Open Sans" w:cs="Open Sans"/>
            </w:rPr>
            <w:t>květen 2024</w:t>
          </w:r>
        </w:p>
      </w:sdtContent>
    </w:sdt>
    <w:p w14:paraId="5A356AD4" w14:textId="77777777" w:rsidR="00D12A51" w:rsidRPr="00D31A68" w:rsidRDefault="004F66B1" w:rsidP="002823F2">
      <w:pPr>
        <w:pStyle w:val="Nadpisnzvyjin"/>
      </w:pPr>
      <w:r w:rsidRPr="00D31A68">
        <w:lastRenderedPageBreak/>
        <w:t>Poděkování</w:t>
      </w:r>
      <w:r w:rsidR="004D46DE" w:rsidRPr="00D31A68">
        <w:t xml:space="preserve"> </w:t>
      </w:r>
    </w:p>
    <w:p w14:paraId="769B5A1A" w14:textId="26C5B738" w:rsidR="008C2CB9" w:rsidRPr="00D31A68" w:rsidRDefault="00702738" w:rsidP="00481BA6">
      <w:r w:rsidRPr="00D31A68">
        <w:t>Děkuji…</w:t>
      </w:r>
    </w:p>
    <w:p w14:paraId="16B5E8D7" w14:textId="77777777" w:rsidR="00900413" w:rsidRPr="00D31A68" w:rsidRDefault="00900413" w:rsidP="00481BA6"/>
    <w:p w14:paraId="40DC910E" w14:textId="66AA4B80" w:rsidR="002823F2" w:rsidRPr="00D31A68" w:rsidRDefault="002823F2" w:rsidP="00D12A51">
      <w:pPr>
        <w:rPr>
          <w:lang w:eastAsia="cs-CZ"/>
        </w:rPr>
        <w:sectPr w:rsidR="002823F2" w:rsidRPr="00D31A68" w:rsidSect="00985CAF">
          <w:footerReference w:type="default" r:id="rId14"/>
          <w:pgSz w:w="11906" w:h="16838" w:code="9"/>
          <w:pgMar w:top="1418" w:right="1418" w:bottom="1418" w:left="1418" w:header="709" w:footer="709" w:gutter="284"/>
          <w:cols w:space="708"/>
          <w:vAlign w:val="bottom"/>
          <w:docGrid w:linePitch="360"/>
        </w:sectPr>
      </w:pPr>
    </w:p>
    <w:p w14:paraId="68B5986E" w14:textId="77777777" w:rsidR="00D12A51" w:rsidRPr="00D31A68" w:rsidRDefault="00D12A51" w:rsidP="00900413">
      <w:pPr>
        <w:pStyle w:val="Nadpisnzvyjin"/>
      </w:pPr>
      <w:r w:rsidRPr="00D31A68">
        <w:lastRenderedPageBreak/>
        <w:t>Abstrakt</w:t>
      </w:r>
      <w:r w:rsidR="004D46DE" w:rsidRPr="00D31A68">
        <w:t xml:space="preserve"> </w:t>
      </w:r>
    </w:p>
    <w:p w14:paraId="69322EF3" w14:textId="7DECF50E" w:rsidR="003A52BB" w:rsidRPr="00D31A68" w:rsidRDefault="003A52BB" w:rsidP="00702738">
      <w:proofErr w:type="spellStart"/>
      <w:r w:rsidRPr="00D31A68">
        <w:t>Lorem</w:t>
      </w:r>
      <w:proofErr w:type="spellEnd"/>
      <w:r w:rsidRPr="00D31A68">
        <w:t xml:space="preserve"> </w:t>
      </w:r>
      <w:proofErr w:type="spellStart"/>
      <w:r w:rsidRPr="00D31A68">
        <w:t>ipsum</w:t>
      </w:r>
      <w:proofErr w:type="spellEnd"/>
      <w:r w:rsidRPr="00D31A68">
        <w:t xml:space="preserve"> </w:t>
      </w:r>
    </w:p>
    <w:p w14:paraId="4540194A" w14:textId="77777777" w:rsidR="00D12A51" w:rsidRPr="00D31A68" w:rsidRDefault="00D12A51" w:rsidP="00D12A51">
      <w:pPr>
        <w:pStyle w:val="Klovslova"/>
      </w:pPr>
      <w:r w:rsidRPr="00D31A68">
        <w:t>Klíčová slova</w:t>
      </w:r>
      <w:r w:rsidR="003A52BB" w:rsidRPr="00D31A68">
        <w:t xml:space="preserve"> </w:t>
      </w:r>
    </w:p>
    <w:p w14:paraId="4FC32F12" w14:textId="3AF226BF" w:rsidR="00823BA1" w:rsidRPr="00D31A68" w:rsidRDefault="003A52BB" w:rsidP="00823BA1">
      <w:proofErr w:type="spellStart"/>
      <w:r w:rsidRPr="00D31A68">
        <w:t>amet</w:t>
      </w:r>
      <w:proofErr w:type="spellEnd"/>
      <w:r w:rsidRPr="00D31A68">
        <w:t xml:space="preserve">, </w:t>
      </w:r>
      <w:proofErr w:type="spellStart"/>
      <w:r w:rsidRPr="00D31A68">
        <w:t>consectetuer</w:t>
      </w:r>
      <w:proofErr w:type="spellEnd"/>
      <w:r w:rsidRPr="00D31A68">
        <w:t xml:space="preserve">, </w:t>
      </w:r>
      <w:proofErr w:type="spellStart"/>
      <w:r w:rsidRPr="00D31A68">
        <w:t>dolor</w:t>
      </w:r>
      <w:proofErr w:type="spellEnd"/>
      <w:r w:rsidRPr="00D31A68">
        <w:t xml:space="preserve">, </w:t>
      </w:r>
      <w:proofErr w:type="spellStart"/>
      <w:r w:rsidRPr="00D31A68">
        <w:t>Lorem</w:t>
      </w:r>
      <w:proofErr w:type="spellEnd"/>
      <w:r w:rsidRPr="00D31A68">
        <w:t xml:space="preserve"> </w:t>
      </w:r>
      <w:proofErr w:type="spellStart"/>
      <w:r w:rsidRPr="00D31A68">
        <w:t>ipsum</w:t>
      </w:r>
      <w:proofErr w:type="spellEnd"/>
      <w:r w:rsidRPr="00D31A68">
        <w:t xml:space="preserve">, </w:t>
      </w:r>
      <w:proofErr w:type="spellStart"/>
      <w:r w:rsidRPr="00D31A68">
        <w:t>sit</w:t>
      </w:r>
      <w:proofErr w:type="spellEnd"/>
      <w:r w:rsidRPr="00D31A68">
        <w:t xml:space="preserve">. </w:t>
      </w:r>
    </w:p>
    <w:p w14:paraId="4C3EEEAA" w14:textId="77777777" w:rsidR="00B85579" w:rsidRPr="00D31A68" w:rsidRDefault="00B85579" w:rsidP="00B85579"/>
    <w:p w14:paraId="58F89F3D" w14:textId="77777777" w:rsidR="003A52BB" w:rsidRPr="00D31A68" w:rsidRDefault="003A52BB" w:rsidP="00900413">
      <w:pPr>
        <w:pStyle w:val="Nadpisnzvyjin"/>
      </w:pPr>
      <w:proofErr w:type="spellStart"/>
      <w:r w:rsidRPr="00D31A68">
        <w:lastRenderedPageBreak/>
        <w:t>Abstract</w:t>
      </w:r>
      <w:proofErr w:type="spellEnd"/>
      <w:r w:rsidR="004D46DE" w:rsidRPr="00D31A68">
        <w:t xml:space="preserve"> </w:t>
      </w:r>
    </w:p>
    <w:p w14:paraId="2CB78A24" w14:textId="52C3F88F" w:rsidR="003A52BB" w:rsidRPr="00D31A68" w:rsidRDefault="003A52BB" w:rsidP="00702738">
      <w:proofErr w:type="spellStart"/>
      <w:r w:rsidRPr="00D31A68">
        <w:t>Lorem</w:t>
      </w:r>
      <w:proofErr w:type="spellEnd"/>
      <w:r w:rsidRPr="00D31A68">
        <w:t xml:space="preserve"> </w:t>
      </w:r>
      <w:proofErr w:type="spellStart"/>
      <w:r w:rsidRPr="00D31A68">
        <w:t>ipsum</w:t>
      </w:r>
      <w:proofErr w:type="spellEnd"/>
      <w:r w:rsidRPr="00D31A68">
        <w:t xml:space="preserve"> </w:t>
      </w:r>
    </w:p>
    <w:p w14:paraId="183B51B6" w14:textId="71AADB72" w:rsidR="003A52BB" w:rsidRPr="00D31A68" w:rsidRDefault="003A52BB" w:rsidP="00481BA6">
      <w:pPr>
        <w:pStyle w:val="Klovslova"/>
      </w:pPr>
      <w:proofErr w:type="spellStart"/>
      <w:r w:rsidRPr="00D31A68">
        <w:t>Keywords</w:t>
      </w:r>
      <w:proofErr w:type="spellEnd"/>
      <w:r w:rsidR="004D46DE" w:rsidRPr="00D31A68">
        <w:t xml:space="preserve"> </w:t>
      </w:r>
    </w:p>
    <w:p w14:paraId="36BA634C" w14:textId="3BF2FBB8" w:rsidR="003A52BB" w:rsidRPr="00D31A68" w:rsidRDefault="003A52BB" w:rsidP="003A52BB">
      <w:proofErr w:type="spellStart"/>
      <w:r w:rsidRPr="00D31A68">
        <w:t>amet</w:t>
      </w:r>
      <w:proofErr w:type="spellEnd"/>
      <w:r w:rsidRPr="00D31A68">
        <w:t xml:space="preserve">, </w:t>
      </w:r>
      <w:proofErr w:type="spellStart"/>
      <w:r w:rsidRPr="00D31A68">
        <w:t>consectetuer</w:t>
      </w:r>
      <w:proofErr w:type="spellEnd"/>
      <w:r w:rsidRPr="00D31A68">
        <w:t xml:space="preserve">, </w:t>
      </w:r>
      <w:proofErr w:type="spellStart"/>
      <w:r w:rsidRPr="00D31A68">
        <w:t>dolor</w:t>
      </w:r>
      <w:proofErr w:type="spellEnd"/>
      <w:r w:rsidRPr="00D31A68">
        <w:t xml:space="preserve">, </w:t>
      </w:r>
      <w:proofErr w:type="spellStart"/>
      <w:r w:rsidRPr="00D31A68">
        <w:t>Lorem</w:t>
      </w:r>
      <w:proofErr w:type="spellEnd"/>
      <w:r w:rsidRPr="00D31A68">
        <w:t xml:space="preserve"> </w:t>
      </w:r>
      <w:proofErr w:type="spellStart"/>
      <w:r w:rsidRPr="00D31A68">
        <w:t>ipsum</w:t>
      </w:r>
      <w:proofErr w:type="spellEnd"/>
      <w:r w:rsidRPr="00D31A68">
        <w:t xml:space="preserve">, </w:t>
      </w:r>
      <w:proofErr w:type="spellStart"/>
      <w:r w:rsidRPr="00D31A68">
        <w:t>sit</w:t>
      </w:r>
      <w:proofErr w:type="spellEnd"/>
      <w:r w:rsidRPr="00D31A68">
        <w:t xml:space="preserve">. </w:t>
      </w:r>
    </w:p>
    <w:p w14:paraId="73AF9084" w14:textId="77777777" w:rsidR="00B85579" w:rsidRPr="00D31A68" w:rsidRDefault="00B85579" w:rsidP="003A52BB"/>
    <w:sdt>
      <w:sdtPr>
        <w:rPr>
          <w:rFonts w:asciiTheme="minorHAnsi" w:eastAsiaTheme="minorHAnsi" w:hAnsiTheme="minorHAnsi" w:cstheme="minorBidi"/>
          <w:b w:val="0"/>
          <w:sz w:val="22"/>
          <w:szCs w:val="22"/>
          <w:lang w:eastAsia="en-US"/>
        </w:rPr>
        <w:id w:val="-70517923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7802C95" w14:textId="77777777" w:rsidR="00D9373F" w:rsidRPr="00D31A68" w:rsidRDefault="00D9373F">
          <w:pPr>
            <w:pStyle w:val="Nadpisobsahu"/>
          </w:pPr>
          <w:r w:rsidRPr="00D31A68">
            <w:t>Obsah</w:t>
          </w:r>
        </w:p>
        <w:p w14:paraId="0B11ED07" w14:textId="3224E030" w:rsidR="00717787" w:rsidRDefault="00D9373F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r w:rsidRPr="00D31A68">
            <w:rPr>
              <w:b/>
              <w:bCs/>
              <w:highlight w:val="cyan"/>
            </w:rPr>
            <w:fldChar w:fldCharType="begin"/>
          </w:r>
          <w:r w:rsidRPr="00D31A68">
            <w:rPr>
              <w:b/>
              <w:bCs/>
              <w:highlight w:val="cyan"/>
            </w:rPr>
            <w:instrText xml:space="preserve"> TOC \o "1-3" \h \z \u </w:instrText>
          </w:r>
          <w:r w:rsidRPr="00D31A68">
            <w:rPr>
              <w:b/>
              <w:bCs/>
              <w:highlight w:val="cyan"/>
            </w:rPr>
            <w:fldChar w:fldCharType="separate"/>
          </w:r>
          <w:hyperlink w:anchor="_Toc162473103" w:history="1">
            <w:r w:rsidR="00717787" w:rsidRPr="00587ABE">
              <w:rPr>
                <w:rStyle w:val="Hypertextovodkaz"/>
                <w:noProof/>
              </w:rPr>
              <w:t>Úvod</w:t>
            </w:r>
            <w:r w:rsidR="00717787">
              <w:rPr>
                <w:noProof/>
                <w:webHidden/>
              </w:rPr>
              <w:tab/>
            </w:r>
            <w:r w:rsidR="00717787">
              <w:rPr>
                <w:noProof/>
                <w:webHidden/>
              </w:rPr>
              <w:fldChar w:fldCharType="begin"/>
            </w:r>
            <w:r w:rsidR="00717787">
              <w:rPr>
                <w:noProof/>
                <w:webHidden/>
              </w:rPr>
              <w:instrText xml:space="preserve"> PAGEREF _Toc162473103 \h </w:instrText>
            </w:r>
            <w:r w:rsidR="00717787">
              <w:rPr>
                <w:noProof/>
                <w:webHidden/>
              </w:rPr>
            </w:r>
            <w:r w:rsidR="00717787">
              <w:rPr>
                <w:noProof/>
                <w:webHidden/>
              </w:rPr>
              <w:fldChar w:fldCharType="separate"/>
            </w:r>
            <w:r w:rsidR="00717787">
              <w:rPr>
                <w:noProof/>
                <w:webHidden/>
              </w:rPr>
              <w:t>10</w:t>
            </w:r>
            <w:r w:rsidR="00717787">
              <w:rPr>
                <w:noProof/>
                <w:webHidden/>
              </w:rPr>
              <w:fldChar w:fldCharType="end"/>
            </w:r>
          </w:hyperlink>
        </w:p>
        <w:p w14:paraId="49BEEB00" w14:textId="494681CD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04" w:history="1">
            <w:r w:rsidRPr="00587ABE">
              <w:rPr>
                <w:rStyle w:val="Hypertextovodkaz"/>
                <w:noProof/>
              </w:rPr>
              <w:t>1 Smíšená bojová umění a predikce výsledk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4A4773" w14:textId="1F5F0192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05" w:history="1">
            <w:r w:rsidRPr="00587ABE">
              <w:rPr>
                <w:rStyle w:val="Hypertextovodkaz"/>
                <w:noProof/>
              </w:rPr>
              <w:t>1.1 Historie M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A3E890" w14:textId="37EBD6F0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06" w:history="1">
            <w:r w:rsidRPr="00587ABE">
              <w:rPr>
                <w:rStyle w:val="Hypertextovodkaz"/>
                <w:noProof/>
              </w:rPr>
              <w:t>1.2 Pravidla M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1D915D" w14:textId="176AD26E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07" w:history="1">
            <w:r w:rsidRPr="00587ABE">
              <w:rPr>
                <w:rStyle w:val="Hypertextovodkaz"/>
                <w:noProof/>
              </w:rPr>
              <w:t>1.3 Predikce výsledků v M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5E6756" w14:textId="5CDBBE97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08" w:history="1">
            <w:r w:rsidRPr="00587ABE">
              <w:rPr>
                <w:rStyle w:val="Hypertextovodkaz"/>
                <w:noProof/>
              </w:rPr>
              <w:t>1.4 Statistické prediktivní model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AF442D" w14:textId="4FA62904" w:rsidR="00717787" w:rsidRDefault="0071778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09" w:history="1">
            <w:r w:rsidRPr="00587ABE">
              <w:rPr>
                <w:rStyle w:val="Hypertextovodkaz"/>
                <w:noProof/>
              </w:rPr>
              <w:t>1.4.1 Strojové učen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D76EF5" w14:textId="206E0109" w:rsidR="00717787" w:rsidRDefault="0071778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0" w:history="1">
            <w:r w:rsidRPr="00587ABE">
              <w:rPr>
                <w:rStyle w:val="Hypertextovodkaz"/>
                <w:noProof/>
              </w:rPr>
              <w:t>1.4.2 Elo 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C8632D" w14:textId="25AD7D23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1" w:history="1">
            <w:r w:rsidRPr="00587ABE">
              <w:rPr>
                <w:rStyle w:val="Hypertextovodkaz"/>
                <w:noProof/>
              </w:rPr>
              <w:t>1.5 Nástroje pro práci s da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919BB4" w14:textId="1959C79D" w:rsidR="00717787" w:rsidRDefault="0071778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2" w:history="1">
            <w:r w:rsidRPr="00587ABE">
              <w:rPr>
                <w:rStyle w:val="Hypertextovodkaz"/>
                <w:noProof/>
              </w:rPr>
              <w:t>1.5.1 Pyth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0F00A9" w14:textId="5D6CE7F1" w:rsidR="00717787" w:rsidRDefault="00717787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3" w:history="1">
            <w:r w:rsidRPr="00587ABE">
              <w:rPr>
                <w:rStyle w:val="Hypertextovodkaz"/>
                <w:noProof/>
              </w:rPr>
              <w:t>1.5.2 Další nástro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993D0C" w14:textId="52CB855F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4" w:history="1">
            <w:r w:rsidRPr="00587ABE">
              <w:rPr>
                <w:rStyle w:val="Hypertextovodkaz"/>
                <w:noProof/>
              </w:rPr>
              <w:t>2 Vstupní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C7AD2E" w14:textId="29DCA357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5" w:history="1">
            <w:r w:rsidRPr="00587ABE">
              <w:rPr>
                <w:rStyle w:val="Hypertextovodkaz"/>
                <w:noProof/>
              </w:rPr>
              <w:t>2.1 Web scraping z tapology.co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4BA3EA" w14:textId="3F7C0F52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6" w:history="1">
            <w:r w:rsidRPr="00587ABE">
              <w:rPr>
                <w:rStyle w:val="Hypertextovodkaz"/>
                <w:noProof/>
              </w:rPr>
              <w:t>2.2 Web scraping z sherdog.co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DC2F8F" w14:textId="760279EC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7" w:history="1">
            <w:r w:rsidRPr="00587ABE">
              <w:rPr>
                <w:rStyle w:val="Hypertextovodkaz"/>
                <w:noProof/>
              </w:rPr>
              <w:t>2.3 Spojení datasetů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195BD6" w14:textId="0E8C9855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8" w:history="1">
            <w:r w:rsidRPr="00587ABE">
              <w:rPr>
                <w:rStyle w:val="Hypertextovodkaz"/>
                <w:noProof/>
              </w:rPr>
              <w:t>3 Analýz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E5073F" w14:textId="378DB815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19" w:history="1">
            <w:r w:rsidRPr="00587ABE">
              <w:rPr>
                <w:rStyle w:val="Hypertextovodkaz"/>
                <w:noProof/>
              </w:rPr>
              <w:t>4 Model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53C1F3" w14:textId="00CEA4CA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20" w:history="1">
            <w:r w:rsidRPr="00587ABE">
              <w:rPr>
                <w:rStyle w:val="Hypertextovodkaz"/>
                <w:noProof/>
              </w:rPr>
              <w:t>5 Výsledk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443462" w14:textId="613E7593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21" w:history="1">
            <w:r w:rsidRPr="00587ABE">
              <w:rPr>
                <w:rStyle w:val="Hypertextovodkaz"/>
                <w:noProof/>
              </w:rPr>
              <w:t>Závě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9A7AC7" w14:textId="75B76D69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22" w:history="1">
            <w:r w:rsidRPr="00587ABE">
              <w:rPr>
                <w:rStyle w:val="Hypertextovodkaz"/>
                <w:noProof/>
              </w:rPr>
              <w:t>Použitá literatur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6502B4" w14:textId="2895DEDE" w:rsidR="00717787" w:rsidRDefault="00717787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23" w:history="1">
            <w:r w:rsidRPr="00587ABE">
              <w:rPr>
                <w:rStyle w:val="Hypertextovodkaz"/>
                <w:noProof/>
              </w:rPr>
              <w:t>Přílo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258822" w14:textId="7E017238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24" w:history="1">
            <w:r w:rsidRPr="00587ABE">
              <w:rPr>
                <w:rStyle w:val="Hypertextovodkaz"/>
                <w:noProof/>
              </w:rPr>
              <w:t>Příloha A: Název první přílo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E46AE6" w14:textId="3083109B" w:rsidR="00717787" w:rsidRDefault="00717787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kern w:val="2"/>
              <w:sz w:val="24"/>
              <w:szCs w:val="24"/>
              <w:lang w:eastAsia="cs-CZ"/>
              <w14:ligatures w14:val="standardContextual"/>
              <w14:numForm w14:val="default"/>
            </w:rPr>
          </w:pPr>
          <w:hyperlink w:anchor="_Toc162473125" w:history="1">
            <w:r w:rsidRPr="00587ABE">
              <w:rPr>
                <w:rStyle w:val="Hypertextovodkaz"/>
                <w:noProof/>
              </w:rPr>
              <w:t>Příloha B: Název druhé přílo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24731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279EF4" w14:textId="7DE5DEA1" w:rsidR="00D9373F" w:rsidRPr="00D31A68" w:rsidRDefault="00D9373F" w:rsidP="00D9373F">
          <w:r w:rsidRPr="00D31A68">
            <w:rPr>
              <w:b/>
              <w:bCs/>
              <w:highlight w:val="cyan"/>
            </w:rPr>
            <w:fldChar w:fldCharType="end"/>
          </w:r>
        </w:p>
      </w:sdtContent>
    </w:sdt>
    <w:p w14:paraId="706177F7" w14:textId="77777777" w:rsidR="001466B0" w:rsidRPr="00D31A68" w:rsidRDefault="001466B0" w:rsidP="001466B0">
      <w:pPr>
        <w:sectPr w:rsidR="001466B0" w:rsidRPr="00D31A68" w:rsidSect="00985CAF">
          <w:footerReference w:type="default" r:id="rId15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5A1A3CFE" w14:textId="3BA2D210" w:rsidR="001466B0" w:rsidRPr="00D31A68" w:rsidRDefault="001466B0" w:rsidP="001466B0"/>
    <w:p w14:paraId="4709E84F" w14:textId="3D6E4B6E" w:rsidR="0002754A" w:rsidRPr="00D31A68" w:rsidRDefault="0002754A" w:rsidP="00C167FC">
      <w:pPr>
        <w:pStyle w:val="Nadpisnzvyjin"/>
      </w:pPr>
      <w:r w:rsidRPr="00D31A68">
        <w:lastRenderedPageBreak/>
        <w:t xml:space="preserve">Seznam obrázků </w:t>
      </w:r>
    </w:p>
    <w:p w14:paraId="572D6A61" w14:textId="250D4CE0" w:rsidR="00BC5D5E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r w:rsidRPr="00D31A68">
        <w:fldChar w:fldCharType="begin"/>
      </w:r>
      <w:r w:rsidRPr="00D31A68">
        <w:instrText xml:space="preserve"> TOC \h \z \c "Obr." </w:instrText>
      </w:r>
      <w:r w:rsidRPr="00D31A68">
        <w:fldChar w:fldCharType="separate"/>
      </w:r>
      <w:hyperlink w:anchor="_Toc162483528" w:history="1">
        <w:r w:rsidR="00BC5D5E" w:rsidRPr="009F0255">
          <w:rPr>
            <w:rStyle w:val="Hypertextovodkaz"/>
            <w:noProof/>
          </w:rPr>
          <w:t>Obr. 2.1 Seznam turnajů UFC (www.tapology.com)</w:t>
        </w:r>
        <w:r w:rsidR="00BC5D5E">
          <w:rPr>
            <w:noProof/>
            <w:webHidden/>
          </w:rPr>
          <w:tab/>
        </w:r>
        <w:r w:rsidR="00BC5D5E">
          <w:rPr>
            <w:noProof/>
            <w:webHidden/>
          </w:rPr>
          <w:fldChar w:fldCharType="begin"/>
        </w:r>
        <w:r w:rsidR="00BC5D5E">
          <w:rPr>
            <w:noProof/>
            <w:webHidden/>
          </w:rPr>
          <w:instrText xml:space="preserve"> PAGEREF _Toc162483528 \h </w:instrText>
        </w:r>
        <w:r w:rsidR="00BC5D5E">
          <w:rPr>
            <w:noProof/>
            <w:webHidden/>
          </w:rPr>
        </w:r>
        <w:r w:rsidR="00BC5D5E">
          <w:rPr>
            <w:noProof/>
            <w:webHidden/>
          </w:rPr>
          <w:fldChar w:fldCharType="separate"/>
        </w:r>
        <w:r w:rsidR="00BC5D5E">
          <w:rPr>
            <w:noProof/>
            <w:webHidden/>
          </w:rPr>
          <w:t>18</w:t>
        </w:r>
        <w:r w:rsidR="00BC5D5E">
          <w:rPr>
            <w:noProof/>
            <w:webHidden/>
          </w:rPr>
          <w:fldChar w:fldCharType="end"/>
        </w:r>
      </w:hyperlink>
    </w:p>
    <w:p w14:paraId="0456FF28" w14:textId="542ABE51" w:rsidR="00BC5D5E" w:rsidRDefault="00BC5D5E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2483529" w:history="1">
        <w:r w:rsidRPr="009F0255">
          <w:rPr>
            <w:rStyle w:val="Hypertextovodkaz"/>
            <w:noProof/>
          </w:rPr>
          <w:t>Obr. 2.2 Profil zápasníka (www.sherdog.com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24835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14:paraId="6F75976D" w14:textId="188754EF" w:rsidR="00725B48" w:rsidRPr="00D31A68" w:rsidRDefault="00725B48" w:rsidP="009F04E0">
      <w:r w:rsidRPr="00D31A68">
        <w:fldChar w:fldCharType="end"/>
      </w:r>
    </w:p>
    <w:p w14:paraId="22CC0A58" w14:textId="6E6505FE" w:rsidR="009F04E0" w:rsidRPr="00D31A68" w:rsidRDefault="009F04E0" w:rsidP="009F04E0">
      <w:r w:rsidRPr="00D31A68">
        <w:t>Poznámka: Seznam obrázků</w:t>
      </w:r>
      <w:r w:rsidR="00283565" w:rsidRPr="00D31A68">
        <w:t xml:space="preserve"> j</w:t>
      </w:r>
      <w:r w:rsidRPr="00D31A68">
        <w:t>e vhodn</w:t>
      </w:r>
      <w:r w:rsidR="00283565" w:rsidRPr="00D31A68">
        <w:t>ý</w:t>
      </w:r>
      <w:r w:rsidRPr="00D31A68">
        <w:t xml:space="preserve"> použít, pokud počet obrázků v textu práce je větší než 20. Seznam grafů </w:t>
      </w:r>
      <w:r w:rsidR="00283565" w:rsidRPr="00D31A68">
        <w:t>j</w:t>
      </w:r>
      <w:r w:rsidRPr="00D31A68">
        <w:t>e vhodn</w:t>
      </w:r>
      <w:r w:rsidR="00283565" w:rsidRPr="00D31A68">
        <w:t>ý</w:t>
      </w:r>
      <w:r w:rsidRPr="00D31A68">
        <w:t xml:space="preserve"> použít pouze v případě, že autor práce rozlišuje mezi obrázkem a grafem. Seznam grafů je utvářen, pokud je počet grafů větší než 20. V této šabloně </w:t>
      </w:r>
      <w:r w:rsidR="00725B48" w:rsidRPr="00D31A68">
        <w:t>závěrečné</w:t>
      </w:r>
      <w:r w:rsidRPr="00D31A68">
        <w:t xml:space="preserve"> práce se grafy a obrázky nerozlišují. </w:t>
      </w:r>
    </w:p>
    <w:p w14:paraId="49B3758D" w14:textId="3277CFC7" w:rsidR="0002754A" w:rsidRPr="00D31A68" w:rsidRDefault="0002754A" w:rsidP="00C167FC">
      <w:pPr>
        <w:pStyle w:val="Nadpisnzvyjin"/>
      </w:pPr>
      <w:r w:rsidRPr="00D31A68">
        <w:lastRenderedPageBreak/>
        <w:t xml:space="preserve">Seznam tabulek </w:t>
      </w:r>
    </w:p>
    <w:p w14:paraId="341D36C7" w14:textId="24D72377" w:rsidR="00725B48" w:rsidRPr="00D31A68" w:rsidRDefault="00725B48">
      <w:pPr>
        <w:pStyle w:val="Seznamobrzk"/>
        <w:tabs>
          <w:tab w:val="right" w:leader="dot" w:pos="8776"/>
        </w:tabs>
        <w:rPr>
          <w:rFonts w:eastAsiaTheme="minorEastAsia"/>
          <w:lang w:eastAsia="cs-CZ"/>
          <w14:numForm w14:val="default"/>
        </w:rPr>
      </w:pPr>
      <w:r w:rsidRPr="00D31A68">
        <w:fldChar w:fldCharType="begin"/>
      </w:r>
      <w:r w:rsidRPr="00D31A68">
        <w:instrText xml:space="preserve"> TOC \h \z \c "Tab." </w:instrText>
      </w:r>
      <w:r w:rsidRPr="00D31A68">
        <w:fldChar w:fldCharType="separate"/>
      </w:r>
      <w:hyperlink w:anchor="_Toc529974579" w:history="1">
        <w:r w:rsidRPr="00D31A68">
          <w:rPr>
            <w:rStyle w:val="Hypertextovodkaz"/>
          </w:rPr>
          <w:t>Tab. 1.1 Záznam výsledků závodu robotů (vlastní zpracování)</w:t>
        </w:r>
        <w:r w:rsidRPr="00D31A68">
          <w:rPr>
            <w:webHidden/>
          </w:rPr>
          <w:tab/>
        </w:r>
        <w:r w:rsidRPr="00D31A68">
          <w:rPr>
            <w:webHidden/>
          </w:rPr>
          <w:fldChar w:fldCharType="begin"/>
        </w:r>
        <w:r w:rsidRPr="00D31A68">
          <w:rPr>
            <w:webHidden/>
          </w:rPr>
          <w:instrText xml:space="preserve"> PAGEREF _Toc529974579 \h </w:instrText>
        </w:r>
        <w:r w:rsidRPr="00D31A68">
          <w:rPr>
            <w:webHidden/>
          </w:rPr>
          <w:fldChar w:fldCharType="separate"/>
        </w:r>
        <w:r w:rsidR="001575DE">
          <w:rPr>
            <w:b/>
            <w:bCs/>
            <w:noProof/>
            <w:webHidden/>
          </w:rPr>
          <w:t>Chyba! Záložka není definována.</w:t>
        </w:r>
        <w:r w:rsidRPr="00D31A68">
          <w:rPr>
            <w:webHidden/>
          </w:rPr>
          <w:fldChar w:fldCharType="end"/>
        </w:r>
      </w:hyperlink>
    </w:p>
    <w:p w14:paraId="79CEA705" w14:textId="165188C8" w:rsidR="00725B48" w:rsidRPr="00D31A68" w:rsidRDefault="00725B48" w:rsidP="009F04E0">
      <w:r w:rsidRPr="00D31A68">
        <w:fldChar w:fldCharType="end"/>
      </w:r>
    </w:p>
    <w:p w14:paraId="04972225" w14:textId="77EB3F6C" w:rsidR="009F04E0" w:rsidRPr="00D31A68" w:rsidRDefault="009F04E0" w:rsidP="009F04E0">
      <w:r w:rsidRPr="00D31A68">
        <w:t xml:space="preserve">Poznámka: Seznam tabulek </w:t>
      </w:r>
      <w:r w:rsidR="00283565" w:rsidRPr="00D31A68">
        <w:t>j</w:t>
      </w:r>
      <w:r w:rsidRPr="00D31A68">
        <w:t>e vhodn</w:t>
      </w:r>
      <w:r w:rsidR="00283565" w:rsidRPr="00D31A68">
        <w:t>ý</w:t>
      </w:r>
      <w:r w:rsidRPr="00D31A68">
        <w:t xml:space="preserve"> použít, pokud počet tabulek v textu práce je větší než 20.</w:t>
      </w:r>
    </w:p>
    <w:p w14:paraId="609CABB7" w14:textId="69E4D73E" w:rsidR="00481BA6" w:rsidRPr="00D31A68" w:rsidRDefault="00481BA6" w:rsidP="00481BA6"/>
    <w:p w14:paraId="04B17060" w14:textId="3E52B2AE" w:rsidR="0002754A" w:rsidRPr="00D31A68" w:rsidRDefault="0002754A" w:rsidP="00C167FC">
      <w:pPr>
        <w:pStyle w:val="Nadpisnzvyjin"/>
      </w:pPr>
      <w:r w:rsidRPr="00D31A68">
        <w:lastRenderedPageBreak/>
        <w:t xml:space="preserve">Seznam výpisů programového kódu </w:t>
      </w:r>
    </w:p>
    <w:p w14:paraId="20EC91BF" w14:textId="6B1ADE06" w:rsidR="00BC5D5E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r w:rsidRPr="00D31A68">
        <w:fldChar w:fldCharType="begin"/>
      </w:r>
      <w:r w:rsidRPr="00D31A68">
        <w:instrText xml:space="preserve"> TOC \h \z \c "Výpis" </w:instrText>
      </w:r>
      <w:r w:rsidRPr="00D31A68">
        <w:fldChar w:fldCharType="separate"/>
      </w:r>
      <w:hyperlink w:anchor="_Toc162483495" w:history="1">
        <w:r w:rsidR="00BC5D5E" w:rsidRPr="007D7639">
          <w:rPr>
            <w:rStyle w:val="Hypertextovodkaz"/>
            <w:noProof/>
          </w:rPr>
          <w:t>Výpis 2.1 Procházení seznamu "page_list" a uložení turnajů do DF (vlastní zpracování)</w:t>
        </w:r>
        <w:r w:rsidR="00BC5D5E">
          <w:rPr>
            <w:noProof/>
            <w:webHidden/>
          </w:rPr>
          <w:tab/>
        </w:r>
        <w:r w:rsidR="00BC5D5E">
          <w:rPr>
            <w:noProof/>
            <w:webHidden/>
          </w:rPr>
          <w:fldChar w:fldCharType="begin"/>
        </w:r>
        <w:r w:rsidR="00BC5D5E">
          <w:rPr>
            <w:noProof/>
            <w:webHidden/>
          </w:rPr>
          <w:instrText xml:space="preserve"> PAGEREF _Toc162483495 \h </w:instrText>
        </w:r>
        <w:r w:rsidR="00BC5D5E">
          <w:rPr>
            <w:noProof/>
            <w:webHidden/>
          </w:rPr>
        </w:r>
        <w:r w:rsidR="00BC5D5E">
          <w:rPr>
            <w:noProof/>
            <w:webHidden/>
          </w:rPr>
          <w:fldChar w:fldCharType="separate"/>
        </w:r>
        <w:r w:rsidR="00BC5D5E">
          <w:rPr>
            <w:noProof/>
            <w:webHidden/>
          </w:rPr>
          <w:t>19</w:t>
        </w:r>
        <w:r w:rsidR="00BC5D5E">
          <w:rPr>
            <w:noProof/>
            <w:webHidden/>
          </w:rPr>
          <w:fldChar w:fldCharType="end"/>
        </w:r>
      </w:hyperlink>
    </w:p>
    <w:p w14:paraId="2EA00230" w14:textId="212F89B7" w:rsidR="00BC5D5E" w:rsidRDefault="00BC5D5E">
      <w:pPr>
        <w:pStyle w:val="Seznamobrzk"/>
        <w:tabs>
          <w:tab w:val="right" w:leader="dot" w:pos="8776"/>
        </w:tabs>
        <w:rPr>
          <w:rFonts w:eastAsiaTheme="minorEastAsia"/>
          <w:noProof/>
          <w:kern w:val="2"/>
          <w:sz w:val="24"/>
          <w:szCs w:val="24"/>
          <w:lang w:eastAsia="cs-CZ"/>
          <w14:ligatures w14:val="standardContextual"/>
          <w14:numForm w14:val="default"/>
        </w:rPr>
      </w:pPr>
      <w:hyperlink w:anchor="_Toc162483496" w:history="1">
        <w:r w:rsidRPr="007D7639">
          <w:rPr>
            <w:rStyle w:val="Hypertextovodkaz"/>
            <w:noProof/>
          </w:rPr>
          <w:t>Výpis 2.2 Získávání informací z profilu zápasníka (Obr. 2.2) (vlastní zpracování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624834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14:paraId="193BE45E" w14:textId="4B80C5F3" w:rsidR="00725B48" w:rsidRPr="00D31A68" w:rsidRDefault="00725B48" w:rsidP="009F04E0">
      <w:r w:rsidRPr="00D31A68">
        <w:fldChar w:fldCharType="end"/>
      </w:r>
    </w:p>
    <w:p w14:paraId="04F46D21" w14:textId="6688E227" w:rsidR="009F04E0" w:rsidRPr="00D31A68" w:rsidRDefault="009F04E0" w:rsidP="009F04E0">
      <w:r w:rsidRPr="00D31A68">
        <w:t>Poznámka: Seznam výpisů programového kódu</w:t>
      </w:r>
      <w:r w:rsidR="00283565" w:rsidRPr="00D31A68">
        <w:t xml:space="preserve"> j</w:t>
      </w:r>
      <w:r w:rsidRPr="00D31A68">
        <w:t>e vhodn</w:t>
      </w:r>
      <w:r w:rsidR="00283565" w:rsidRPr="00D31A68">
        <w:t>ý</w:t>
      </w:r>
      <w:r w:rsidRPr="00D31A68">
        <w:t xml:space="preserve"> použít, pokud počet vložených objektů tohoto typu je větší než 20. </w:t>
      </w:r>
    </w:p>
    <w:p w14:paraId="2630D7A9" w14:textId="03ECB111" w:rsidR="0002754A" w:rsidRPr="00D31A68" w:rsidRDefault="0002754A" w:rsidP="00C167FC">
      <w:pPr>
        <w:pStyle w:val="Nadpisnzvyjin"/>
      </w:pPr>
      <w:r w:rsidRPr="00D31A68">
        <w:lastRenderedPageBreak/>
        <w:t xml:space="preserve">Seznam zkratek </w:t>
      </w:r>
    </w:p>
    <w:p w14:paraId="1B857B53" w14:textId="71162007" w:rsidR="00337B81" w:rsidRPr="00D31A68" w:rsidRDefault="00AD45FD" w:rsidP="00481BA6">
      <w:r w:rsidRPr="00D31A68">
        <w:t>MMA</w:t>
      </w:r>
      <w:r w:rsidRPr="00D31A68">
        <w:tab/>
      </w:r>
      <w:r w:rsidRPr="00D31A68">
        <w:tab/>
      </w:r>
      <w:proofErr w:type="spellStart"/>
      <w:r w:rsidRPr="00D31A68">
        <w:t>Mixed</w:t>
      </w:r>
      <w:proofErr w:type="spellEnd"/>
      <w:r w:rsidRPr="00D31A68">
        <w:t xml:space="preserve"> </w:t>
      </w:r>
      <w:proofErr w:type="spellStart"/>
      <w:r w:rsidRPr="00D31A68">
        <w:t>Martial</w:t>
      </w:r>
      <w:proofErr w:type="spellEnd"/>
      <w:r w:rsidRPr="00D31A68">
        <w:t xml:space="preserve"> </w:t>
      </w:r>
      <w:proofErr w:type="spellStart"/>
      <w:r w:rsidRPr="00D31A68">
        <w:t>Arts</w:t>
      </w:r>
      <w:proofErr w:type="spellEnd"/>
      <w:r w:rsidRPr="00D31A68">
        <w:t xml:space="preserve"> (</w:t>
      </w:r>
      <w:r w:rsidR="007710D3" w:rsidRPr="00D31A68">
        <w:t>smíšená bojová umění)</w:t>
      </w:r>
    </w:p>
    <w:p w14:paraId="02D6376D" w14:textId="1DC05AE7" w:rsidR="00337B81" w:rsidRPr="00D31A68" w:rsidRDefault="007710D3" w:rsidP="00481BA6">
      <w:r w:rsidRPr="00D31A68">
        <w:t>UFC</w:t>
      </w:r>
      <w:r w:rsidR="00337B81" w:rsidRPr="00D31A68">
        <w:tab/>
      </w:r>
      <w:r w:rsidR="00337B81" w:rsidRPr="00D31A68">
        <w:tab/>
      </w:r>
      <w:proofErr w:type="spellStart"/>
      <w:r w:rsidRPr="00D31A68">
        <w:t>Ultimate</w:t>
      </w:r>
      <w:proofErr w:type="spellEnd"/>
      <w:r w:rsidRPr="00D31A68">
        <w:t xml:space="preserve"> </w:t>
      </w:r>
      <w:proofErr w:type="spellStart"/>
      <w:r w:rsidRPr="00D31A68">
        <w:t>Fighting</w:t>
      </w:r>
      <w:proofErr w:type="spellEnd"/>
      <w:r w:rsidRPr="00D31A68">
        <w:t xml:space="preserve"> </w:t>
      </w:r>
      <w:proofErr w:type="spellStart"/>
      <w:r w:rsidRPr="00D31A68">
        <w:t>Championship</w:t>
      </w:r>
      <w:proofErr w:type="spellEnd"/>
    </w:p>
    <w:p w14:paraId="6837A7E7" w14:textId="77777777" w:rsidR="00B6668D" w:rsidRPr="00D31A68" w:rsidRDefault="00B6668D" w:rsidP="009F04E0"/>
    <w:p w14:paraId="16EE4B0F" w14:textId="38E3F5FE" w:rsidR="009F04E0" w:rsidRPr="00D31A68" w:rsidRDefault="009F04E0" w:rsidP="009F04E0">
      <w:r w:rsidRPr="00D31A68">
        <w:t>Poznámka: Seznam zkratek</w:t>
      </w:r>
      <w:r w:rsidR="00283565" w:rsidRPr="00D31A68">
        <w:t xml:space="preserve"> j</w:t>
      </w:r>
      <w:r w:rsidRPr="00D31A68">
        <w:t>e vhodn</w:t>
      </w:r>
      <w:r w:rsidR="00283565" w:rsidRPr="00D31A68">
        <w:t>ý</w:t>
      </w:r>
      <w:r w:rsidRPr="00D31A68">
        <w:t xml:space="preserve"> použít, pokud počet zkratek v textu práce je větší než 20 a nejedná se o zkratky běžné. </w:t>
      </w:r>
    </w:p>
    <w:p w14:paraId="5E21CA32" w14:textId="77777777" w:rsidR="004E2530" w:rsidRPr="00D31A68" w:rsidRDefault="004E2530" w:rsidP="00D9373F">
      <w:pPr>
        <w:pStyle w:val="Nadpis1neslovan"/>
      </w:pPr>
      <w:bookmarkStart w:id="0" w:name="_Toc162473103"/>
      <w:r w:rsidRPr="00D31A68">
        <w:lastRenderedPageBreak/>
        <w:t>Úvod</w:t>
      </w:r>
      <w:bookmarkEnd w:id="0"/>
    </w:p>
    <w:p w14:paraId="3323AE7F" w14:textId="77777777" w:rsidR="00854EED" w:rsidRPr="00D31A68" w:rsidRDefault="00716BD6" w:rsidP="00716BD6">
      <w:r w:rsidRPr="00D31A68">
        <w:t>Bakalářská práce se zabývá využitím statistických metod pro predikci sportovních výsledků. Pro práci jsem si vybral sport smíšených bojových umění, konkrétně zápasy v nejprestižnější organizaci tohoto sportu UFC.</w:t>
      </w:r>
      <w:r w:rsidR="003376D6" w:rsidRPr="00D31A68">
        <w:t xml:space="preserve"> </w:t>
      </w:r>
    </w:p>
    <w:p w14:paraId="253A94E6" w14:textId="708CF843" w:rsidR="00716BD6" w:rsidRPr="00D31A68" w:rsidRDefault="00716BD6" w:rsidP="00716BD6">
      <w:r w:rsidRPr="00D31A68">
        <w:t>V práci budu muset sesbírat vhodná data z dostupných zdrojů, upravit je tak aby byla použitelná pro další části, analyzovat klíčové proměnné a následně vytvořit modely logistické regrese a E</w:t>
      </w:r>
      <w:r w:rsidR="00223F83" w:rsidRPr="00D31A68">
        <w:t>lo</w:t>
      </w:r>
      <w:r w:rsidRPr="00D31A68">
        <w:t xml:space="preserve"> model. Logistická regrese identifikuje pravděpodobnosti výsledků na základě různých faktorů, zatímco E</w:t>
      </w:r>
      <w:r w:rsidR="00223F83" w:rsidRPr="00D31A68">
        <w:t>lo</w:t>
      </w:r>
      <w:r w:rsidRPr="00D31A68">
        <w:t xml:space="preserve"> model ohodnocuje hráče či týmy na základě historie výkonů. </w:t>
      </w:r>
    </w:p>
    <w:p w14:paraId="536F0090" w14:textId="01F16022" w:rsidR="00716BD6" w:rsidRPr="00D31A68" w:rsidRDefault="00716BD6" w:rsidP="00716BD6">
      <w:r w:rsidRPr="00D31A68">
        <w:t>Výsledky těchto modelů poskytují hlubší vhled do sportovních událostí a v praxi by mohli pomáhat například při tvorbě kurzových nabídek sázkových kanceláří. Práce představuje komplexní přístup k analýze a predikci sportovních výsledků pomocí moderních statistických technik a knihoven programovacího jazyka python.</w:t>
      </w:r>
      <w:r w:rsidR="00854EED" w:rsidRPr="00D31A68">
        <w:t xml:space="preserve"> Zajímavost práce spočívá i v tom, že je tento sport poměrně mladý a není zdaleka tak prozkoumaný jako například fotbal a hokej.</w:t>
      </w:r>
    </w:p>
    <w:p w14:paraId="09A00DB7" w14:textId="114D10BB" w:rsidR="004E2530" w:rsidRPr="00D31A68" w:rsidRDefault="00460A3E" w:rsidP="00E6723E">
      <w:pPr>
        <w:pStyle w:val="Nadpis1"/>
      </w:pPr>
      <w:bookmarkStart w:id="1" w:name="_Toc162473104"/>
      <w:r w:rsidRPr="00D31A68">
        <w:lastRenderedPageBreak/>
        <w:t>Smíšená bojová umění</w:t>
      </w:r>
      <w:r w:rsidR="0026019F" w:rsidRPr="00D31A68">
        <w:t xml:space="preserve"> a predikce výsledků</w:t>
      </w:r>
      <w:bookmarkEnd w:id="1"/>
    </w:p>
    <w:p w14:paraId="2DB1AA17" w14:textId="1C128F9F" w:rsidR="002A70B9" w:rsidRPr="00D31A68" w:rsidRDefault="0026509E" w:rsidP="006219DF">
      <w:r w:rsidRPr="00D31A68">
        <w:t xml:space="preserve">Smíšená bojová umění </w:t>
      </w:r>
      <w:r w:rsidR="004C70B0" w:rsidRPr="00D31A68">
        <w:t xml:space="preserve">neboli MMA (z anglického </w:t>
      </w:r>
      <w:proofErr w:type="spellStart"/>
      <w:r w:rsidR="004C70B0" w:rsidRPr="00D31A68">
        <w:t>Mixed</w:t>
      </w:r>
      <w:proofErr w:type="spellEnd"/>
      <w:r w:rsidR="004C70B0" w:rsidRPr="00D31A68">
        <w:t xml:space="preserve"> </w:t>
      </w:r>
      <w:proofErr w:type="spellStart"/>
      <w:r w:rsidR="004C70B0" w:rsidRPr="00D31A68">
        <w:t>Martial</w:t>
      </w:r>
      <w:proofErr w:type="spellEnd"/>
      <w:r w:rsidR="004C70B0" w:rsidRPr="00D31A68">
        <w:t xml:space="preserve"> </w:t>
      </w:r>
      <w:proofErr w:type="spellStart"/>
      <w:r w:rsidR="004C70B0" w:rsidRPr="00D31A68">
        <w:t>Arts</w:t>
      </w:r>
      <w:proofErr w:type="spellEnd"/>
      <w:r w:rsidR="004C70B0" w:rsidRPr="00D31A68">
        <w:t>), je</w:t>
      </w:r>
      <w:r w:rsidR="00033132" w:rsidRPr="00D31A68">
        <w:t xml:space="preserve"> </w:t>
      </w:r>
      <w:r w:rsidR="00C123BB" w:rsidRPr="00D31A68">
        <w:t>plno kontaktní</w:t>
      </w:r>
      <w:r w:rsidR="000F3EBD" w:rsidRPr="00D31A68">
        <w:t xml:space="preserve"> bojový sport </w:t>
      </w:r>
      <w:r w:rsidR="00B11346" w:rsidRPr="00D31A68">
        <w:t>kombinující</w:t>
      </w:r>
      <w:r w:rsidR="00C123BB" w:rsidRPr="00D31A68">
        <w:t xml:space="preserve"> </w:t>
      </w:r>
      <w:r w:rsidR="00DE791D" w:rsidRPr="00D31A68">
        <w:t>techniky</w:t>
      </w:r>
      <w:r w:rsidR="00F26D18" w:rsidRPr="00D31A68">
        <w:t xml:space="preserve"> </w:t>
      </w:r>
      <w:r w:rsidR="00DE791D" w:rsidRPr="00D31A68">
        <w:t>boxu,</w:t>
      </w:r>
      <w:r w:rsidR="0032280E" w:rsidRPr="00D31A68">
        <w:t xml:space="preserve"> kickboxu,</w:t>
      </w:r>
      <w:r w:rsidR="007000FC" w:rsidRPr="00D31A68">
        <w:t xml:space="preserve"> brazilského</w:t>
      </w:r>
      <w:r w:rsidR="00DE791D" w:rsidRPr="00D31A68">
        <w:t xml:space="preserve"> </w:t>
      </w:r>
      <w:proofErr w:type="spellStart"/>
      <w:r w:rsidR="00DE791D" w:rsidRPr="00D31A68">
        <w:t>jiu-jitsu</w:t>
      </w:r>
      <w:proofErr w:type="spellEnd"/>
      <w:r w:rsidR="00DE791D" w:rsidRPr="00D31A68">
        <w:t xml:space="preserve">, zápasu, </w:t>
      </w:r>
      <w:r w:rsidR="0023480C" w:rsidRPr="00D31A68">
        <w:t>juda, thajského boxu a jiných disciplín</w:t>
      </w:r>
      <w:r w:rsidR="00F26D18" w:rsidRPr="00D31A68">
        <w:t xml:space="preserve"> </w:t>
      </w:r>
      <w:r w:rsidR="004F3AB3" w:rsidRPr="00D31A68">
        <w:t>(</w:t>
      </w:r>
      <w:proofErr w:type="spellStart"/>
      <w:r w:rsidR="004F3AB3" w:rsidRPr="00D31A68">
        <w:t>Brit</w:t>
      </w:r>
      <w:r w:rsidR="00A0006B" w:rsidRPr="00D31A68">
        <w:t>annica</w:t>
      </w:r>
      <w:proofErr w:type="spellEnd"/>
      <w:r w:rsidR="00A0006B" w:rsidRPr="00D31A68">
        <w:t>, 2024</w:t>
      </w:r>
      <w:r w:rsidR="004F3AB3" w:rsidRPr="00D31A68">
        <w:t xml:space="preserve">) </w:t>
      </w:r>
      <w:r w:rsidR="00F26D18" w:rsidRPr="00D31A68">
        <w:t>zahrnující</w:t>
      </w:r>
      <w:r w:rsidR="00F22BBE" w:rsidRPr="00D31A68">
        <w:t xml:space="preserve"> údery, kopy, </w:t>
      </w:r>
      <w:r w:rsidR="008154C3" w:rsidRPr="00D31A68">
        <w:t>strhy a další techniky boje na zemi.</w:t>
      </w:r>
      <w:r w:rsidR="00480539" w:rsidRPr="00D31A68">
        <w:t xml:space="preserve"> </w:t>
      </w:r>
      <w:r w:rsidR="00B400F7" w:rsidRPr="00D31A68">
        <w:t>Zápasy se konají v kleci ze sloupků a pletiva, aby se zabránilo případnému vypadnutí a zranění zápasníků.</w:t>
      </w:r>
    </w:p>
    <w:p w14:paraId="71802825" w14:textId="4D2B063F" w:rsidR="00102F5D" w:rsidRPr="00D31A68" w:rsidRDefault="00102F5D" w:rsidP="00102F5D">
      <w:pPr>
        <w:pStyle w:val="Nadpis2"/>
      </w:pPr>
      <w:bookmarkStart w:id="2" w:name="_Toc162473105"/>
      <w:r w:rsidRPr="00D31A68">
        <w:t>Historie MMA</w:t>
      </w:r>
      <w:bookmarkEnd w:id="2"/>
      <w:r w:rsidRPr="00D31A68">
        <w:t xml:space="preserve"> </w:t>
      </w:r>
    </w:p>
    <w:p w14:paraId="5AE7F169" w14:textId="77777777" w:rsidR="009B30A0" w:rsidRPr="00D31A68" w:rsidRDefault="007174B0" w:rsidP="00A20729">
      <w:r w:rsidRPr="00D31A68">
        <w:t xml:space="preserve">Smíšená bojová umění mají svůj původ </w:t>
      </w:r>
      <w:r w:rsidR="007613AE" w:rsidRPr="00D31A68">
        <w:t>už v roce 648 př</w:t>
      </w:r>
      <w:r w:rsidR="00AF0424" w:rsidRPr="00D31A68">
        <w:t>. n. l.</w:t>
      </w:r>
      <w:r w:rsidR="005A7F79" w:rsidRPr="00D31A68">
        <w:t>, kdy se ve</w:t>
      </w:r>
      <w:r w:rsidR="00E968E6" w:rsidRPr="00D31A68">
        <w:t xml:space="preserve"> starověk</w:t>
      </w:r>
      <w:r w:rsidR="002B4422" w:rsidRPr="00D31A68">
        <w:t>ých olympijských hrách</w:t>
      </w:r>
      <w:r w:rsidR="005A7F79" w:rsidRPr="00D31A68">
        <w:t xml:space="preserve"> objevil pankr</w:t>
      </w:r>
      <w:r w:rsidR="00EF08D8" w:rsidRPr="00D31A68">
        <w:t>a</w:t>
      </w:r>
      <w:r w:rsidR="005A7F79" w:rsidRPr="00D31A68">
        <w:t>tion</w:t>
      </w:r>
      <w:r w:rsidR="00E0585B" w:rsidRPr="00D31A68">
        <w:t xml:space="preserve"> (</w:t>
      </w:r>
      <w:proofErr w:type="spellStart"/>
      <w:r w:rsidR="00E0585B" w:rsidRPr="00D31A68">
        <w:t>Britannica</w:t>
      </w:r>
      <w:proofErr w:type="spellEnd"/>
      <w:r w:rsidR="00E0585B" w:rsidRPr="00D31A68">
        <w:t xml:space="preserve">, 2024). </w:t>
      </w:r>
      <w:r w:rsidR="00344409" w:rsidRPr="00D31A68">
        <w:t xml:space="preserve">Tohle bojové umění kombinovalo </w:t>
      </w:r>
      <w:r w:rsidR="00544C39" w:rsidRPr="00D31A68">
        <w:t>zápas, box a pouliční</w:t>
      </w:r>
      <w:r w:rsidR="00D22E3C" w:rsidRPr="00D31A68">
        <w:t xml:space="preserve"> boj</w:t>
      </w:r>
      <w:r w:rsidR="00544C39" w:rsidRPr="00D31A68">
        <w:t>.</w:t>
      </w:r>
      <w:r w:rsidR="00D22E3C" w:rsidRPr="00D31A68">
        <w:t xml:space="preserve"> Zakázáno bylo pouze dloubání očí a </w:t>
      </w:r>
      <w:r w:rsidR="00EC5D5D" w:rsidRPr="00D31A68">
        <w:t xml:space="preserve">kousání. </w:t>
      </w:r>
      <w:r w:rsidR="00B908D7" w:rsidRPr="00D31A68">
        <w:t>Zápas končil, když jeden z bojovníků uznal porážku nebo upadl do bezvědomí. V některých případech zá</w:t>
      </w:r>
      <w:r w:rsidR="00E555CF" w:rsidRPr="00D31A68">
        <w:t>pasníci</w:t>
      </w:r>
      <w:r w:rsidR="00B908D7" w:rsidRPr="00D31A68">
        <w:t xml:space="preserve"> během zápasu zemřeli</w:t>
      </w:r>
      <w:r w:rsidR="00E555CF" w:rsidRPr="00D31A68">
        <w:t>, nejčastěji v důsledku udušení</w:t>
      </w:r>
      <w:r w:rsidR="004C3F91" w:rsidRPr="00D31A68">
        <w:t xml:space="preserve"> </w:t>
      </w:r>
      <w:r w:rsidR="00FF4F1E" w:rsidRPr="00D31A68">
        <w:t>(Wikipedia,</w:t>
      </w:r>
      <w:r w:rsidR="004C3F91" w:rsidRPr="00D31A68">
        <w:t xml:space="preserve"> 2011).</w:t>
      </w:r>
      <w:r w:rsidR="00EF08D8" w:rsidRPr="00D31A68">
        <w:t xml:space="preserve"> Pankration byl jednou z nejoblíbenějších disciplín starověkých olympijských her.</w:t>
      </w:r>
      <w:r w:rsidR="009B30A0" w:rsidRPr="00D31A68">
        <w:t xml:space="preserve"> </w:t>
      </w:r>
      <w:r w:rsidR="00BF38BA" w:rsidRPr="00D31A68">
        <w:t xml:space="preserve">V roce 393 n. l. císař </w:t>
      </w:r>
      <w:proofErr w:type="spellStart"/>
      <w:r w:rsidR="00BF38BA" w:rsidRPr="00D31A68">
        <w:t>Theodosius</w:t>
      </w:r>
      <w:proofErr w:type="spellEnd"/>
      <w:r w:rsidR="00BF38BA" w:rsidRPr="00D31A68">
        <w:t xml:space="preserve"> I. zakázal konání olympijských her, což vedlo k</w:t>
      </w:r>
      <w:r w:rsidR="002547D6" w:rsidRPr="00D31A68">
        <w:t xml:space="preserve"> poklesu </w:t>
      </w:r>
      <w:r w:rsidR="00DA1AA5" w:rsidRPr="00D31A68">
        <w:t>popularity p</w:t>
      </w:r>
      <w:r w:rsidR="00BF38BA" w:rsidRPr="00D31A68">
        <w:t xml:space="preserve">ankrationu. </w:t>
      </w:r>
    </w:p>
    <w:p w14:paraId="16E43BE8" w14:textId="18DA3585" w:rsidR="00432AE6" w:rsidRPr="00D31A68" w:rsidRDefault="00D12788" w:rsidP="00A20729">
      <w:r w:rsidRPr="00D31A68">
        <w:t>Na začátku</w:t>
      </w:r>
      <w:r w:rsidR="0078232D" w:rsidRPr="00D31A68">
        <w:t xml:space="preserve"> 20. století se t</w:t>
      </w:r>
      <w:r w:rsidR="00456312" w:rsidRPr="00D31A68">
        <w:t>oto bojové umění objevilo znovu v</w:t>
      </w:r>
      <w:r w:rsidR="006D67CA" w:rsidRPr="00D31A68">
        <w:t> </w:t>
      </w:r>
      <w:r w:rsidR="00456312" w:rsidRPr="00D31A68">
        <w:t>Brazílii</w:t>
      </w:r>
      <w:r w:rsidR="006D67CA" w:rsidRPr="00D31A68">
        <w:t xml:space="preserve"> pod názvem „vale </w:t>
      </w:r>
      <w:proofErr w:type="spellStart"/>
      <w:r w:rsidR="006D67CA" w:rsidRPr="00D31A68">
        <w:t>tudo</w:t>
      </w:r>
      <w:proofErr w:type="spellEnd"/>
      <w:r w:rsidR="006D67CA" w:rsidRPr="00D31A68">
        <w:t>“</w:t>
      </w:r>
      <w:r w:rsidR="00F016A0" w:rsidRPr="00D31A68">
        <w:rPr>
          <w:rStyle w:val="Znakapoznpodarou"/>
        </w:rPr>
        <w:footnoteReference w:id="2"/>
      </w:r>
      <w:r w:rsidR="00F016A0" w:rsidRPr="00D31A68">
        <w:t>.</w:t>
      </w:r>
      <w:r w:rsidR="00F531C3" w:rsidRPr="00D31A68">
        <w:t xml:space="preserve"> O jeho popularizaci</w:t>
      </w:r>
      <w:r w:rsidR="00172B7D" w:rsidRPr="00D31A68">
        <w:t xml:space="preserve"> se</w:t>
      </w:r>
      <w:r w:rsidR="00F531C3" w:rsidRPr="00D31A68">
        <w:t xml:space="preserve"> </w:t>
      </w:r>
      <w:r w:rsidR="00172B7D" w:rsidRPr="00D31A68">
        <w:t>velkou mírou</w:t>
      </w:r>
      <w:r w:rsidR="00F531C3" w:rsidRPr="00D31A68">
        <w:t xml:space="preserve"> </w:t>
      </w:r>
      <w:r w:rsidR="00172B7D" w:rsidRPr="00D31A68">
        <w:t xml:space="preserve">postarali bratři Carlos a </w:t>
      </w:r>
      <w:proofErr w:type="spellStart"/>
      <w:r w:rsidR="00172B7D" w:rsidRPr="00D31A68">
        <w:t>Hélio</w:t>
      </w:r>
      <w:proofErr w:type="spellEnd"/>
      <w:r w:rsidR="00172B7D" w:rsidRPr="00D31A68">
        <w:t xml:space="preserve"> </w:t>
      </w:r>
      <w:proofErr w:type="spellStart"/>
      <w:r w:rsidR="00172B7D" w:rsidRPr="00D31A68">
        <w:t>Gracie</w:t>
      </w:r>
      <w:proofErr w:type="spellEnd"/>
      <w:r w:rsidR="00C46B0D" w:rsidRPr="00D31A68">
        <w:t xml:space="preserve"> (</w:t>
      </w:r>
      <w:proofErr w:type="spellStart"/>
      <w:r w:rsidR="00C46B0D" w:rsidRPr="00D31A68">
        <w:t>Britannica</w:t>
      </w:r>
      <w:proofErr w:type="spellEnd"/>
      <w:r w:rsidR="00C46B0D" w:rsidRPr="00D31A68">
        <w:t>, 2024)</w:t>
      </w:r>
      <w:r w:rsidR="00CA38DA" w:rsidRPr="00D31A68">
        <w:t>. Ti</w:t>
      </w:r>
      <w:r w:rsidR="00AA2AC6" w:rsidRPr="00D31A68">
        <w:t xml:space="preserve"> se</w:t>
      </w:r>
      <w:r w:rsidR="00BD0D15" w:rsidRPr="00D31A68">
        <w:t xml:space="preserve"> </w:t>
      </w:r>
      <w:r w:rsidR="00F91E4D" w:rsidRPr="00D31A68">
        <w:t xml:space="preserve">učili </w:t>
      </w:r>
      <w:r w:rsidR="00943DE6" w:rsidRPr="00D31A68">
        <w:t xml:space="preserve">judo od </w:t>
      </w:r>
      <w:r w:rsidR="00EF13B0" w:rsidRPr="00D31A68">
        <w:t xml:space="preserve">Japonského mistra </w:t>
      </w:r>
      <w:proofErr w:type="spellStart"/>
      <w:r w:rsidR="00EF13B0" w:rsidRPr="00D31A68">
        <w:t>Mitsuyo</w:t>
      </w:r>
      <w:proofErr w:type="spellEnd"/>
      <w:r w:rsidR="00EF13B0" w:rsidRPr="00D31A68">
        <w:t xml:space="preserve"> </w:t>
      </w:r>
      <w:proofErr w:type="spellStart"/>
      <w:r w:rsidR="00EF13B0" w:rsidRPr="00D31A68">
        <w:t>Maedy</w:t>
      </w:r>
      <w:proofErr w:type="spellEnd"/>
      <w:r w:rsidR="00EF13B0" w:rsidRPr="00D31A68">
        <w:t xml:space="preserve"> </w:t>
      </w:r>
      <w:r w:rsidR="00CA38DA" w:rsidRPr="00D31A68">
        <w:t>a</w:t>
      </w:r>
      <w:r w:rsidR="009B30A0" w:rsidRPr="00D31A68">
        <w:t xml:space="preserve"> </w:t>
      </w:r>
      <w:r w:rsidR="005509C8" w:rsidRPr="00D31A68">
        <w:t xml:space="preserve">sami </w:t>
      </w:r>
      <w:r w:rsidR="00CA38DA" w:rsidRPr="00D31A68">
        <w:t xml:space="preserve">rozvíjeli </w:t>
      </w:r>
      <w:r w:rsidR="005509C8" w:rsidRPr="00D31A68">
        <w:t>tento styl se zaměřením na boj na zemi</w:t>
      </w:r>
      <w:r w:rsidR="00CA38DA" w:rsidRPr="00D31A68">
        <w:t>.</w:t>
      </w:r>
      <w:r w:rsidR="00AA2AC6" w:rsidRPr="00D31A68">
        <w:t xml:space="preserve"> </w:t>
      </w:r>
      <w:r w:rsidR="009B30A0" w:rsidRPr="00D31A68">
        <w:t>Později si založili vlastní školu, a aby dokázali, jak je jejich styl efektivní, vyzývali kohokoliv na zápasy bez pravidel, kde bylo vše povoleno.</w:t>
      </w:r>
      <w:r w:rsidR="009C7A7B" w:rsidRPr="00D31A68">
        <w:t xml:space="preserve"> </w:t>
      </w:r>
      <w:r w:rsidR="00584F07" w:rsidRPr="00D31A68">
        <w:t>Jejich veřejné výzvy se staly populární</w:t>
      </w:r>
      <w:r w:rsidR="00E212D3" w:rsidRPr="00D31A68">
        <w:t xml:space="preserve"> a zápasy</w:t>
      </w:r>
      <w:r w:rsidR="00584F07" w:rsidRPr="00D31A68">
        <w:t xml:space="preserve"> brzy vyprodával</w:t>
      </w:r>
      <w:r w:rsidR="00E212D3" w:rsidRPr="00D31A68">
        <w:t>y</w:t>
      </w:r>
      <w:r w:rsidR="00584F07" w:rsidRPr="00D31A68">
        <w:t xml:space="preserve"> </w:t>
      </w:r>
      <w:r w:rsidR="00E212D3" w:rsidRPr="00D31A68">
        <w:t>fotbalové stadiony (</w:t>
      </w:r>
      <w:proofErr w:type="spellStart"/>
      <w:r w:rsidR="00E212D3" w:rsidRPr="00D31A68">
        <w:t>Britannica</w:t>
      </w:r>
      <w:proofErr w:type="spellEnd"/>
      <w:r w:rsidR="00E212D3" w:rsidRPr="00D31A68">
        <w:t>, 2024).</w:t>
      </w:r>
    </w:p>
    <w:p w14:paraId="2EF51A08" w14:textId="2F8332D9" w:rsidR="0074181D" w:rsidRPr="00D31A68" w:rsidRDefault="005C64FF" w:rsidP="00A20729">
      <w:r w:rsidRPr="00D31A68">
        <w:t xml:space="preserve">Do povědomí </w:t>
      </w:r>
      <w:r w:rsidR="00B34FB0" w:rsidRPr="00D31A68">
        <w:t xml:space="preserve">širší veřejnosti </w:t>
      </w:r>
      <w:r w:rsidR="00B771A9" w:rsidRPr="00D31A68">
        <w:t>v</w:t>
      </w:r>
      <w:r w:rsidR="0007122D" w:rsidRPr="00D31A68">
        <w:t xml:space="preserve"> Severní Americe se MMA dostalo v roce 1993, kdy se rodina </w:t>
      </w:r>
      <w:proofErr w:type="spellStart"/>
      <w:r w:rsidR="0007122D" w:rsidRPr="00D31A68">
        <w:t>Gracie</w:t>
      </w:r>
      <w:r w:rsidR="001E5CEB" w:rsidRPr="00D31A68">
        <w:t>ových</w:t>
      </w:r>
      <w:proofErr w:type="spellEnd"/>
      <w:r w:rsidR="001E5CEB" w:rsidRPr="00D31A68">
        <w:t xml:space="preserve"> rozhodla </w:t>
      </w:r>
      <w:r w:rsidR="002618CD" w:rsidRPr="00D31A68">
        <w:t xml:space="preserve">rozšířit svou značku „brazilské </w:t>
      </w:r>
      <w:proofErr w:type="spellStart"/>
      <w:r w:rsidR="002618CD" w:rsidRPr="00D31A68">
        <w:t>jiu-jitsu</w:t>
      </w:r>
      <w:proofErr w:type="spellEnd"/>
      <w:r w:rsidR="002618CD" w:rsidRPr="00D31A68">
        <w:t>“</w:t>
      </w:r>
      <w:r w:rsidR="001E057A" w:rsidRPr="00D31A68">
        <w:t xml:space="preserve"> a </w:t>
      </w:r>
      <w:r w:rsidR="00686691" w:rsidRPr="00D31A68">
        <w:t xml:space="preserve">podílela se na </w:t>
      </w:r>
      <w:r w:rsidR="005904DE" w:rsidRPr="00D31A68">
        <w:t xml:space="preserve">organizaci turnaje </w:t>
      </w:r>
      <w:r w:rsidR="002E280F" w:rsidRPr="00D31A68">
        <w:t>„</w:t>
      </w:r>
      <w:r w:rsidR="005904DE" w:rsidRPr="00D31A68">
        <w:t>UFC 1</w:t>
      </w:r>
      <w:r w:rsidR="002E280F" w:rsidRPr="00D31A68">
        <w:t>“</w:t>
      </w:r>
      <w:r w:rsidR="005904DE" w:rsidRPr="00D31A68">
        <w:t>, kde se mělo rozhodnout, který styl zápasení je nejefektivnější</w:t>
      </w:r>
      <w:r w:rsidR="004C06A7" w:rsidRPr="00D31A68">
        <w:t xml:space="preserve"> </w:t>
      </w:r>
      <w:r w:rsidR="00432AE6" w:rsidRPr="00D31A68">
        <w:t>(</w:t>
      </w:r>
      <w:proofErr w:type="spellStart"/>
      <w:r w:rsidR="00432AE6" w:rsidRPr="00D31A68">
        <w:t>Britannica</w:t>
      </w:r>
      <w:proofErr w:type="spellEnd"/>
      <w:r w:rsidR="00432AE6" w:rsidRPr="00D31A68">
        <w:t xml:space="preserve">, 2024). </w:t>
      </w:r>
      <w:r w:rsidR="00381CB8" w:rsidRPr="00D31A68">
        <w:t>Turnaje se zúčastnilo celkem osm zápasníků</w:t>
      </w:r>
      <w:r w:rsidR="000068FF" w:rsidRPr="00D31A68">
        <w:t xml:space="preserve">, každý reprezentující jeden z bojových stylů </w:t>
      </w:r>
      <w:r w:rsidR="006114E5" w:rsidRPr="00D31A68">
        <w:t>a to</w:t>
      </w:r>
      <w:r w:rsidR="00381CB8" w:rsidRPr="00D31A68">
        <w:t xml:space="preserve"> </w:t>
      </w:r>
      <w:r w:rsidR="00FF75EF" w:rsidRPr="00D31A68">
        <w:t xml:space="preserve">box, </w:t>
      </w:r>
      <w:proofErr w:type="spellStart"/>
      <w:r w:rsidR="00FF75EF" w:rsidRPr="00D31A68">
        <w:t>savate</w:t>
      </w:r>
      <w:proofErr w:type="spellEnd"/>
      <w:r w:rsidR="00FF75EF" w:rsidRPr="00D31A68">
        <w:t>,</w:t>
      </w:r>
      <w:r w:rsidR="000068FF" w:rsidRPr="00D31A68">
        <w:t xml:space="preserve"> sumo, kickbox, </w:t>
      </w:r>
      <w:r w:rsidR="009E46E6" w:rsidRPr="00D31A68">
        <w:t xml:space="preserve">karate, </w:t>
      </w:r>
      <w:proofErr w:type="spellStart"/>
      <w:r w:rsidR="009E46E6" w:rsidRPr="00D31A68">
        <w:t>taekwondo</w:t>
      </w:r>
      <w:proofErr w:type="spellEnd"/>
      <w:r w:rsidR="009E46E6" w:rsidRPr="00D31A68">
        <w:t xml:space="preserve">, </w:t>
      </w:r>
      <w:proofErr w:type="spellStart"/>
      <w:r w:rsidR="003A077B" w:rsidRPr="00D31A68">
        <w:t>shootfighting</w:t>
      </w:r>
      <w:proofErr w:type="spellEnd"/>
      <w:r w:rsidR="001A7E19" w:rsidRPr="00D31A68">
        <w:rPr>
          <w:rStyle w:val="Znakapoznpodarou"/>
        </w:rPr>
        <w:footnoteReference w:id="3"/>
      </w:r>
      <w:r w:rsidR="003A077B" w:rsidRPr="00D31A68">
        <w:t xml:space="preserve"> a</w:t>
      </w:r>
      <w:r w:rsidR="00660E5B" w:rsidRPr="00D31A68">
        <w:t xml:space="preserve"> </w:t>
      </w:r>
      <w:r w:rsidR="003A077B" w:rsidRPr="00D31A68">
        <w:t xml:space="preserve">brazilské </w:t>
      </w:r>
      <w:proofErr w:type="spellStart"/>
      <w:r w:rsidR="003A077B" w:rsidRPr="00D31A68">
        <w:t>jiu</w:t>
      </w:r>
      <w:proofErr w:type="spellEnd"/>
      <w:r w:rsidR="003A077B" w:rsidRPr="00D31A68">
        <w:t xml:space="preserve"> </w:t>
      </w:r>
      <w:proofErr w:type="spellStart"/>
      <w:r w:rsidR="003A077B" w:rsidRPr="00D31A68">
        <w:t>jitsu</w:t>
      </w:r>
      <w:proofErr w:type="spellEnd"/>
      <w:r w:rsidR="003A077B" w:rsidRPr="00D31A68">
        <w:t xml:space="preserve">, které reprezentoval </w:t>
      </w:r>
      <w:r w:rsidR="00660E5B" w:rsidRPr="00D31A68">
        <w:t xml:space="preserve">Héliův syn </w:t>
      </w:r>
      <w:proofErr w:type="spellStart"/>
      <w:r w:rsidR="00660E5B" w:rsidRPr="00D31A68">
        <w:t>Royce</w:t>
      </w:r>
      <w:proofErr w:type="spellEnd"/>
      <w:r w:rsidR="00660E5B" w:rsidRPr="00D31A68">
        <w:t xml:space="preserve"> </w:t>
      </w:r>
      <w:proofErr w:type="spellStart"/>
      <w:r w:rsidR="00660E5B" w:rsidRPr="00D31A68">
        <w:t>Gracie</w:t>
      </w:r>
      <w:proofErr w:type="spellEnd"/>
      <w:r w:rsidR="00660E5B" w:rsidRPr="00D31A68">
        <w:t xml:space="preserve">. </w:t>
      </w:r>
      <w:r w:rsidR="00BE5FB3" w:rsidRPr="00D31A68">
        <w:t xml:space="preserve">Ačkoliv byl </w:t>
      </w:r>
      <w:proofErr w:type="spellStart"/>
      <w:r w:rsidR="00BE5FB3" w:rsidRPr="00D31A68">
        <w:t>Royce</w:t>
      </w:r>
      <w:proofErr w:type="spellEnd"/>
      <w:r w:rsidR="00BE5FB3" w:rsidRPr="00D31A68">
        <w:t xml:space="preserve"> výrazně menší než všichni ostatní, </w:t>
      </w:r>
      <w:r w:rsidR="00277343" w:rsidRPr="00D31A68">
        <w:t xml:space="preserve">zápasy </w:t>
      </w:r>
      <w:r w:rsidR="00432AE6" w:rsidRPr="00D31A68">
        <w:t>poměrně jednoduše vyhrál a ihned získal přízeň fanoušků.</w:t>
      </w:r>
      <w:r w:rsidR="00350628" w:rsidRPr="00D31A68">
        <w:t xml:space="preserve"> </w:t>
      </w:r>
    </w:p>
    <w:p w14:paraId="76184F23" w14:textId="77777777" w:rsidR="009958BE" w:rsidRPr="00D31A68" w:rsidRDefault="009958BE" w:rsidP="00A20729"/>
    <w:p w14:paraId="6D0626CE" w14:textId="3BF758F7" w:rsidR="009F3DF5" w:rsidRPr="00D31A68" w:rsidRDefault="00E34EA1" w:rsidP="009F3DF5">
      <w:r w:rsidRPr="00D31A68">
        <w:lastRenderedPageBreak/>
        <w:t xml:space="preserve">Organizace </w:t>
      </w:r>
      <w:r w:rsidR="007F53A3" w:rsidRPr="00D31A68">
        <w:t>„</w:t>
      </w:r>
      <w:proofErr w:type="spellStart"/>
      <w:r w:rsidR="007F53A3" w:rsidRPr="00D31A68">
        <w:t>Ultimate</w:t>
      </w:r>
      <w:proofErr w:type="spellEnd"/>
      <w:r w:rsidR="007F53A3" w:rsidRPr="00D31A68">
        <w:t xml:space="preserve"> </w:t>
      </w:r>
      <w:proofErr w:type="spellStart"/>
      <w:r w:rsidR="007F53A3" w:rsidRPr="00D31A68">
        <w:t>Fighting</w:t>
      </w:r>
      <w:proofErr w:type="spellEnd"/>
      <w:r w:rsidR="007F53A3" w:rsidRPr="00D31A68">
        <w:t xml:space="preserve"> </w:t>
      </w:r>
      <w:proofErr w:type="spellStart"/>
      <w:r w:rsidR="007F53A3" w:rsidRPr="00D31A68">
        <w:t>Championship</w:t>
      </w:r>
      <w:proofErr w:type="spellEnd"/>
      <w:r w:rsidR="007F53A3" w:rsidRPr="00D31A68">
        <w:t xml:space="preserve">“, </w:t>
      </w:r>
      <w:r w:rsidR="0074181D" w:rsidRPr="00D31A68">
        <w:t>která tento turnaj pořádala rychle získávala na popularitě</w:t>
      </w:r>
      <w:r w:rsidR="002448F4" w:rsidRPr="00D31A68">
        <w:t xml:space="preserve">. </w:t>
      </w:r>
      <w:r w:rsidR="00B212BA" w:rsidRPr="00D31A68">
        <w:t xml:space="preserve">Turnaje sledovalo stále více </w:t>
      </w:r>
      <w:r w:rsidR="00267788" w:rsidRPr="00D31A68">
        <w:t xml:space="preserve">lidí, s čímž přišlo i </w:t>
      </w:r>
      <w:r w:rsidR="0039100C" w:rsidRPr="00D31A68">
        <w:t>velké množství negativních re</w:t>
      </w:r>
      <w:r w:rsidR="00CC47BC" w:rsidRPr="00D31A68">
        <w:t xml:space="preserve">akcí zejména k brutalitě </w:t>
      </w:r>
      <w:r w:rsidR="000B7CE3" w:rsidRPr="00D31A68">
        <w:t>sportu a absenci</w:t>
      </w:r>
      <w:r w:rsidR="000E135C" w:rsidRPr="00D31A68">
        <w:t xml:space="preserve"> dostatečných</w:t>
      </w:r>
      <w:r w:rsidR="000B7CE3" w:rsidRPr="00D31A68">
        <w:t xml:space="preserve"> pravidel.</w:t>
      </w:r>
      <w:r w:rsidR="00770A1F" w:rsidRPr="00D31A68">
        <w:t xml:space="preserve"> </w:t>
      </w:r>
      <w:r w:rsidR="00D57623" w:rsidRPr="00D31A68">
        <w:t xml:space="preserve">V této době </w:t>
      </w:r>
      <w:r w:rsidR="009B67C8" w:rsidRPr="00D31A68">
        <w:t>zápasy připomínaly pouliční rvačky</w:t>
      </w:r>
      <w:r w:rsidR="009C4333" w:rsidRPr="00D31A68">
        <w:t xml:space="preserve"> a </w:t>
      </w:r>
      <w:r w:rsidR="00D756DA" w:rsidRPr="00D31A68">
        <w:t>sport</w:t>
      </w:r>
      <w:r w:rsidR="009C4333" w:rsidRPr="00D31A68">
        <w:t xml:space="preserve"> neměl dobrou pověst</w:t>
      </w:r>
      <w:r w:rsidR="000B0B58" w:rsidRPr="00D31A68">
        <w:t>.</w:t>
      </w:r>
      <w:r w:rsidR="009C4333" w:rsidRPr="00D31A68">
        <w:t xml:space="preserve"> </w:t>
      </w:r>
      <w:r w:rsidR="000E135C" w:rsidRPr="00D31A68">
        <w:t xml:space="preserve">Nové vedení </w:t>
      </w:r>
      <w:r w:rsidR="00770A1F" w:rsidRPr="00D31A68">
        <w:t>„UFC“ v roce 2001 vytvořilo pravidla</w:t>
      </w:r>
      <w:r w:rsidR="007B577C" w:rsidRPr="00D31A68">
        <w:t xml:space="preserve">, která měla </w:t>
      </w:r>
      <w:r w:rsidR="00910F7D" w:rsidRPr="00D31A68">
        <w:t xml:space="preserve">učinit sport bezpečnější. Byly přidány váhové kategorie, </w:t>
      </w:r>
      <w:r w:rsidR="00B60A30" w:rsidRPr="00D31A68">
        <w:t>kola, časové limity</w:t>
      </w:r>
      <w:r w:rsidR="009B67C8" w:rsidRPr="00D31A68">
        <w:t xml:space="preserve"> a </w:t>
      </w:r>
      <w:r w:rsidR="0000302A" w:rsidRPr="00D31A68">
        <w:t>rozšířil se seznam zakázaných technik</w:t>
      </w:r>
      <w:r w:rsidR="001A7E19" w:rsidRPr="00D31A68">
        <w:t xml:space="preserve"> (</w:t>
      </w:r>
      <w:proofErr w:type="spellStart"/>
      <w:r w:rsidR="001A7E19" w:rsidRPr="00D31A68">
        <w:t>Britannica</w:t>
      </w:r>
      <w:proofErr w:type="spellEnd"/>
      <w:r w:rsidR="001A7E19" w:rsidRPr="00D31A68">
        <w:t>, 2024)</w:t>
      </w:r>
      <w:r w:rsidR="0000302A" w:rsidRPr="00D31A68">
        <w:t>.</w:t>
      </w:r>
    </w:p>
    <w:p w14:paraId="0A9B64C1" w14:textId="0C0BAFE0" w:rsidR="005C49DD" w:rsidRPr="00D31A68" w:rsidRDefault="005C49DD" w:rsidP="009F3DF5">
      <w:r w:rsidRPr="00D31A68">
        <w:t xml:space="preserve">V současnosti je MMA jedním z nejpopulárnějších sportů po celém světě a turnaje nejznámější organizace „UFC“ si kupují miliony lidí. </w:t>
      </w:r>
    </w:p>
    <w:p w14:paraId="68238A55" w14:textId="56ACCF84" w:rsidR="00974B5A" w:rsidRPr="00D31A68" w:rsidRDefault="00E60DDB" w:rsidP="00974B5A">
      <w:pPr>
        <w:pStyle w:val="Nadpis2"/>
      </w:pPr>
      <w:bookmarkStart w:id="3" w:name="_Toc162473106"/>
      <w:r w:rsidRPr="00D31A68">
        <w:t>Pravidla MMA</w:t>
      </w:r>
      <w:bookmarkEnd w:id="3"/>
    </w:p>
    <w:p w14:paraId="2DFBACE0" w14:textId="701A1737" w:rsidR="0060629A" w:rsidRPr="00D31A68" w:rsidRDefault="00AA695D" w:rsidP="006F1CBB">
      <w:r w:rsidRPr="00D31A68">
        <w:t>Regulační</w:t>
      </w:r>
      <w:r w:rsidR="00626C4F" w:rsidRPr="00D31A68">
        <w:t xml:space="preserve"> orgány ve Spojených státech </w:t>
      </w:r>
      <w:r w:rsidRPr="00D31A68">
        <w:t xml:space="preserve">v roce 2009 přijaly </w:t>
      </w:r>
      <w:r w:rsidR="002E7AAF" w:rsidRPr="00D31A68">
        <w:t>soubor pravidel známý jako „</w:t>
      </w:r>
      <w:proofErr w:type="spellStart"/>
      <w:r w:rsidR="002E7AAF" w:rsidRPr="00D31A68">
        <w:t>Unified</w:t>
      </w:r>
      <w:proofErr w:type="spellEnd"/>
      <w:r w:rsidR="002E7AAF" w:rsidRPr="00D31A68">
        <w:t xml:space="preserve"> </w:t>
      </w:r>
      <w:proofErr w:type="spellStart"/>
      <w:r w:rsidR="002E7AAF" w:rsidRPr="00D31A68">
        <w:t>rules</w:t>
      </w:r>
      <w:proofErr w:type="spellEnd"/>
      <w:r w:rsidR="002E7AAF" w:rsidRPr="00D31A68">
        <w:t xml:space="preserve"> </w:t>
      </w:r>
      <w:proofErr w:type="spellStart"/>
      <w:r w:rsidR="002E7AAF" w:rsidRPr="00D31A68">
        <w:t>of</w:t>
      </w:r>
      <w:proofErr w:type="spellEnd"/>
      <w:r w:rsidR="002E7AAF" w:rsidRPr="00D31A68">
        <w:t xml:space="preserve"> MMA“</w:t>
      </w:r>
      <w:r w:rsidR="003230F6" w:rsidRPr="00D31A68">
        <w:t xml:space="preserve">, který </w:t>
      </w:r>
      <w:r w:rsidR="004E00ED" w:rsidRPr="00D31A68">
        <w:t xml:space="preserve">brzy přijaly organizace po celém světě a sjednotily tak </w:t>
      </w:r>
      <w:r w:rsidR="00244183" w:rsidRPr="00D31A68">
        <w:t>pravidla sportu i mimo USA</w:t>
      </w:r>
      <w:r w:rsidR="000028C0" w:rsidRPr="00D31A68">
        <w:t xml:space="preserve"> (</w:t>
      </w:r>
      <w:proofErr w:type="spellStart"/>
      <w:r w:rsidR="000028C0" w:rsidRPr="00D31A68">
        <w:t>Britannica</w:t>
      </w:r>
      <w:proofErr w:type="spellEnd"/>
      <w:r w:rsidR="000028C0" w:rsidRPr="00D31A68">
        <w:t>, 2024)</w:t>
      </w:r>
      <w:r w:rsidR="00244183" w:rsidRPr="00D31A68">
        <w:t>.</w:t>
      </w:r>
      <w:r w:rsidR="003230F6" w:rsidRPr="00D31A68">
        <w:t xml:space="preserve"> </w:t>
      </w:r>
      <w:r w:rsidR="00626C4F" w:rsidRPr="00D31A68">
        <w:t xml:space="preserve"> </w:t>
      </w:r>
      <w:r w:rsidR="00002832" w:rsidRPr="00D31A68">
        <w:t>Tento standard</w:t>
      </w:r>
      <w:r w:rsidR="004569BA" w:rsidRPr="00D31A68">
        <w:t xml:space="preserve"> vychází z pravidel vytvořených organizací „UFC“ v roce 2001.</w:t>
      </w:r>
      <w:r w:rsidR="003C4CD5" w:rsidRPr="00D31A68">
        <w:t xml:space="preserve"> </w:t>
      </w:r>
    </w:p>
    <w:p w14:paraId="1E7CFD64" w14:textId="100CB9E8" w:rsidR="00750394" w:rsidRPr="00D31A68" w:rsidRDefault="000028C0" w:rsidP="0026019F">
      <w:r w:rsidRPr="00D31A68">
        <w:t>Podle těchto pravidel</w:t>
      </w:r>
      <w:r w:rsidR="00903C01" w:rsidRPr="00D31A68">
        <w:t xml:space="preserve"> bojují zápasníci v</w:t>
      </w:r>
      <w:r w:rsidR="004462E2" w:rsidRPr="00D31A68">
        <w:t>e speciálních</w:t>
      </w:r>
      <w:r w:rsidR="00903C01" w:rsidRPr="00D31A68">
        <w:t> rukavicích, s odhalenými prsty</w:t>
      </w:r>
      <w:r w:rsidR="004462E2" w:rsidRPr="00D31A68">
        <w:t xml:space="preserve">, bez bot a </w:t>
      </w:r>
      <w:r w:rsidR="001C32F6" w:rsidRPr="00D31A68">
        <w:t>chráničem na zuby.</w:t>
      </w:r>
      <w:r w:rsidR="005709FA" w:rsidRPr="00D31A68">
        <w:t xml:space="preserve"> Utkání </w:t>
      </w:r>
      <w:r w:rsidR="00AA419A" w:rsidRPr="00D31A68">
        <w:t>je</w:t>
      </w:r>
      <w:r w:rsidR="005709FA" w:rsidRPr="00D31A68">
        <w:t xml:space="preserve"> ve většině případů </w:t>
      </w:r>
      <w:r w:rsidR="00AA419A" w:rsidRPr="00D31A68">
        <w:t xml:space="preserve">vypsáno na </w:t>
      </w:r>
      <w:r w:rsidR="005709FA" w:rsidRPr="00D31A68">
        <w:t>tři kola po pěti minutách s minutovými pauzami mezi koly. U titulových, či hlavních zápasů je to pět kol</w:t>
      </w:r>
      <w:r w:rsidR="00AA419A" w:rsidRPr="00D31A68">
        <w:t xml:space="preserve"> po pěti minutách</w:t>
      </w:r>
      <w:r w:rsidR="005709FA" w:rsidRPr="00D31A68">
        <w:t>.</w:t>
      </w:r>
      <w:r w:rsidR="007077FF" w:rsidRPr="00D31A68">
        <w:t xml:space="preserve"> </w:t>
      </w:r>
      <w:r w:rsidR="007906A1" w:rsidRPr="00D31A68">
        <w:t xml:space="preserve">Každé kolo hodnotí </w:t>
      </w:r>
      <w:r w:rsidR="002317C3" w:rsidRPr="00D31A68">
        <w:t>3 rozhodčí na základě pevně daných kritérií samostatně</w:t>
      </w:r>
      <w:r w:rsidR="00B96371" w:rsidRPr="00D31A68">
        <w:t xml:space="preserve">, na konci zápasu sečte každý zvlášť své body a </w:t>
      </w:r>
      <w:r w:rsidR="00AC0833" w:rsidRPr="00D31A68">
        <w:t>po porovnání bodů s dalšími dvěma rozhodčími</w:t>
      </w:r>
      <w:r w:rsidR="006F62B7" w:rsidRPr="00D31A68">
        <w:t xml:space="preserve"> se </w:t>
      </w:r>
      <w:proofErr w:type="gramStart"/>
      <w:r w:rsidR="006F62B7" w:rsidRPr="00D31A68">
        <w:t>určí</w:t>
      </w:r>
      <w:proofErr w:type="gramEnd"/>
      <w:r w:rsidR="006F62B7" w:rsidRPr="00D31A68">
        <w:t xml:space="preserve"> vítěz.</w:t>
      </w:r>
      <w:r w:rsidR="00CA4999" w:rsidRPr="00D31A68">
        <w:t xml:space="preserve"> Mezi kritéria</w:t>
      </w:r>
      <w:r w:rsidR="0018047D" w:rsidRPr="00D31A68">
        <w:t>, která se hodnotí</w:t>
      </w:r>
      <w:r w:rsidR="0087749D" w:rsidRPr="00D31A68">
        <w:t>,</w:t>
      </w:r>
      <w:r w:rsidR="0018047D" w:rsidRPr="00D31A68">
        <w:t xml:space="preserve"> patří </w:t>
      </w:r>
      <w:r w:rsidR="000D7E8B" w:rsidRPr="00D31A68">
        <w:t xml:space="preserve">v tomto pořadí </w:t>
      </w:r>
      <w:r w:rsidR="0056207F" w:rsidRPr="00D31A68">
        <w:t>od nejdůležitějšího po nejméně důležit</w:t>
      </w:r>
      <w:r w:rsidR="002A70B9" w:rsidRPr="00D31A68">
        <w:t>é:</w:t>
      </w:r>
      <w:r w:rsidR="000D7E8B" w:rsidRPr="00D31A68">
        <w:t xml:space="preserve"> efektivní </w:t>
      </w:r>
      <w:r w:rsidR="00CC0749" w:rsidRPr="00D31A68">
        <w:t>údery</w:t>
      </w:r>
      <w:r w:rsidR="00092B66" w:rsidRPr="00D31A68">
        <w:t xml:space="preserve"> a práce na zemi, efektivní agre</w:t>
      </w:r>
      <w:r w:rsidR="0012226D" w:rsidRPr="00D31A68">
        <w:t>sivita</w:t>
      </w:r>
      <w:r w:rsidR="002A70B9" w:rsidRPr="00D31A68">
        <w:t xml:space="preserve">, </w:t>
      </w:r>
      <w:r w:rsidR="0012226D" w:rsidRPr="00D31A68">
        <w:t>kontrola zápasu</w:t>
      </w:r>
      <w:r w:rsidR="0087749D" w:rsidRPr="00D31A68">
        <w:t xml:space="preserve"> </w:t>
      </w:r>
      <w:r w:rsidR="002141AE" w:rsidRPr="00D31A68">
        <w:fldChar w:fldCharType="begin"/>
      </w:r>
      <w:r w:rsidR="00395578" w:rsidRPr="00D31A68">
        <w:instrText xml:space="preserve"> ADDIN ZOTERO_ITEM CSL_CITATION {"citationID":"xe8DTKYD","properties":{"formattedCitation":"(ASSOCIATION OF BOXING COMMISSIONS AND COMBATIVE SPORTS, b.r.)","plainCitation":"(ASSOCIATION OF BOXING COMMISSIONS AND COMBATIVE SPORTS, b.r.)","noteIndex":0},"citationItems":[{"id":6,"uris":["http://zotero.org/users/13952984/items/C8DX9IVT"],"itemData":{"id":6,"type":"article-journal","container-title":"2022","language":"en","source":"Zotero","title":"Official Unified Rules of MMA","author":[{"literal":"ASSOCIATION OF BOXING COMMISSIONS AND COMBATIVE SPORTS"}]}}],"schema":"https://github.com/citation-style-language/schema/raw/master/csl-citation.json"} </w:instrText>
      </w:r>
      <w:r w:rsidR="002141AE" w:rsidRPr="00D31A68">
        <w:fldChar w:fldCharType="separate"/>
      </w:r>
      <w:r w:rsidR="00395578" w:rsidRPr="00D31A68">
        <w:rPr>
          <w:rFonts w:ascii="Georgia" w:hAnsi="Georgia"/>
        </w:rPr>
        <w:t>(ASSOCIATION OF BOXING COMMISSIONS AND COMBATIVE SPORTS,</w:t>
      </w:r>
      <w:r w:rsidR="0098605C" w:rsidRPr="00D31A68">
        <w:rPr>
          <w:rFonts w:ascii="Georgia" w:hAnsi="Georgia"/>
        </w:rPr>
        <w:t xml:space="preserve"> 2022</w:t>
      </w:r>
      <w:r w:rsidR="00395578" w:rsidRPr="00D31A68">
        <w:rPr>
          <w:rFonts w:ascii="Georgia" w:hAnsi="Georgia"/>
        </w:rPr>
        <w:t>)</w:t>
      </w:r>
      <w:r w:rsidR="002141AE" w:rsidRPr="00D31A68">
        <w:fldChar w:fldCharType="end"/>
      </w:r>
      <w:r w:rsidR="0012226D" w:rsidRPr="00D31A68">
        <w:t>.</w:t>
      </w:r>
      <w:r w:rsidR="00CE3012" w:rsidRPr="00D31A68">
        <w:t xml:space="preserve"> Zápas </w:t>
      </w:r>
      <w:proofErr w:type="gramStart"/>
      <w:r w:rsidR="00CE3012" w:rsidRPr="00D31A68">
        <w:t>končí</w:t>
      </w:r>
      <w:proofErr w:type="gramEnd"/>
      <w:r w:rsidR="00CE3012" w:rsidRPr="00D31A68">
        <w:t xml:space="preserve"> remízou jen v</w:t>
      </w:r>
      <w:r w:rsidR="00F4026D" w:rsidRPr="00D31A68">
        <w:t>ýjimečně za velmi specifických podmínek.</w:t>
      </w:r>
    </w:p>
    <w:p w14:paraId="71BA4FC4" w14:textId="701CDDFC" w:rsidR="0026019F" w:rsidRPr="00D31A68" w:rsidRDefault="009800BE" w:rsidP="0026019F">
      <w:r w:rsidRPr="00D31A68">
        <w:t>Souboj může skončit také předčasně</w:t>
      </w:r>
      <w:r w:rsidR="003A3694" w:rsidRPr="00D31A68">
        <w:t xml:space="preserve">, a to v případě, kdy jeden ze zápasníků není schopen dále pokračovat v boji. </w:t>
      </w:r>
      <w:r w:rsidR="000931CC" w:rsidRPr="00D31A68">
        <w:t xml:space="preserve">Takový stav </w:t>
      </w:r>
      <w:r w:rsidR="00FC523A" w:rsidRPr="00D31A68">
        <w:t>může nasta</w:t>
      </w:r>
      <w:r w:rsidR="00362316" w:rsidRPr="00D31A68">
        <w:t>t</w:t>
      </w:r>
      <w:r w:rsidR="00FC523A" w:rsidRPr="00D31A68">
        <w:t xml:space="preserve"> v případě „</w:t>
      </w:r>
      <w:proofErr w:type="spellStart"/>
      <w:r w:rsidR="00FC523A" w:rsidRPr="00D31A68">
        <w:t>knouckoutu</w:t>
      </w:r>
      <w:proofErr w:type="spellEnd"/>
      <w:r w:rsidR="00FC523A" w:rsidRPr="00D31A68">
        <w:t>“</w:t>
      </w:r>
      <w:r w:rsidR="007077FF" w:rsidRPr="00D31A68">
        <w:rPr>
          <w:rStyle w:val="Znakapoznpodarou"/>
        </w:rPr>
        <w:footnoteReference w:id="4"/>
      </w:r>
      <w:r w:rsidR="00FC523A" w:rsidRPr="00D31A68">
        <w:t>, „submise</w:t>
      </w:r>
      <w:r w:rsidR="001C0A2A" w:rsidRPr="00D31A68">
        <w:t>“</w:t>
      </w:r>
      <w:r w:rsidR="007077FF" w:rsidRPr="00D31A68">
        <w:rPr>
          <w:rStyle w:val="Znakapoznpodarou"/>
        </w:rPr>
        <w:footnoteReference w:id="5"/>
      </w:r>
      <w:r w:rsidR="00FC523A" w:rsidRPr="00D31A68">
        <w:t xml:space="preserve"> či například zranění</w:t>
      </w:r>
      <w:r w:rsidR="0061737C" w:rsidRPr="00D31A68">
        <w:t>.</w:t>
      </w:r>
    </w:p>
    <w:p w14:paraId="0242378A" w14:textId="1E3505B7" w:rsidR="000B4B67" w:rsidRPr="00D31A68" w:rsidRDefault="000B4B67" w:rsidP="0026019F">
      <w:r w:rsidRPr="00D31A68">
        <w:t>Navzdory trvajícímu přesvědčení odpůrců sportu o jeho brutalitě, stále více výzkumů ukazuje, že MMA je například bezpečnější než box. Výzkum „</w:t>
      </w:r>
      <w:proofErr w:type="spellStart"/>
      <w:r w:rsidRPr="00D31A68">
        <w:t>Combative</w:t>
      </w:r>
      <w:proofErr w:type="spellEnd"/>
      <w:r w:rsidRPr="00D31A68">
        <w:t xml:space="preserve"> </w:t>
      </w:r>
      <w:proofErr w:type="spellStart"/>
      <w:r w:rsidRPr="00D31A68">
        <w:t>Sports</w:t>
      </w:r>
      <w:proofErr w:type="spellEnd"/>
      <w:r w:rsidRPr="00D31A68">
        <w:t xml:space="preserve"> </w:t>
      </w:r>
      <w:proofErr w:type="spellStart"/>
      <w:r w:rsidRPr="00D31A68">
        <w:t>Injuries</w:t>
      </w:r>
      <w:proofErr w:type="spellEnd"/>
      <w:r w:rsidRPr="00D31A68">
        <w:t xml:space="preserve">: An </w:t>
      </w:r>
      <w:proofErr w:type="spellStart"/>
      <w:r w:rsidRPr="00D31A68">
        <w:t>Edmonton</w:t>
      </w:r>
      <w:proofErr w:type="spellEnd"/>
      <w:r w:rsidRPr="00D31A68">
        <w:t xml:space="preserve"> </w:t>
      </w:r>
      <w:proofErr w:type="spellStart"/>
      <w:r w:rsidRPr="00D31A68">
        <w:t>Retrospective</w:t>
      </w:r>
      <w:proofErr w:type="spellEnd"/>
      <w:r w:rsidRPr="00D31A68">
        <w:t>“ říká, že ačkoliv je výskyt zranění u zápasníků MMA větší, často se jedná pouze o pohmožděniny či jiné drobné zranění, zatímco u boxerů je vyšší pravděpodobnost vážných zranění, jako je otřes mozku, ztráta vědomí nebo poranění očí (</w:t>
      </w:r>
      <w:proofErr w:type="spellStart"/>
      <w:r w:rsidRPr="00D31A68">
        <w:t>Kapman</w:t>
      </w:r>
      <w:proofErr w:type="spellEnd"/>
      <w:r w:rsidRPr="00D31A68">
        <w:t xml:space="preserve">, </w:t>
      </w:r>
      <w:proofErr w:type="spellStart"/>
      <w:r w:rsidRPr="00D31A68">
        <w:t>Reid</w:t>
      </w:r>
      <w:proofErr w:type="spellEnd"/>
      <w:r w:rsidRPr="00D31A68">
        <w:t xml:space="preserve">, Phillips, </w:t>
      </w:r>
      <w:proofErr w:type="spellStart"/>
      <w:r w:rsidRPr="00D31A68">
        <w:t>Qin</w:t>
      </w:r>
      <w:proofErr w:type="spellEnd"/>
      <w:r w:rsidRPr="00D31A68">
        <w:t>, Gross, 2016).</w:t>
      </w:r>
    </w:p>
    <w:p w14:paraId="27C0171A" w14:textId="6767F27E" w:rsidR="00AE21AD" w:rsidRPr="00D31A68" w:rsidRDefault="008D2AC3" w:rsidP="008D2AC3">
      <w:pPr>
        <w:pStyle w:val="Nadpis2"/>
      </w:pPr>
      <w:bookmarkStart w:id="4" w:name="_Toc162473107"/>
      <w:r w:rsidRPr="00D31A68">
        <w:lastRenderedPageBreak/>
        <w:t>Predikce výsledků v</w:t>
      </w:r>
      <w:r w:rsidR="002407F6" w:rsidRPr="00D31A68">
        <w:t> </w:t>
      </w:r>
      <w:r w:rsidRPr="00D31A68">
        <w:t>MMA</w:t>
      </w:r>
      <w:bookmarkEnd w:id="4"/>
    </w:p>
    <w:p w14:paraId="7BE4D76B" w14:textId="0129EE92" w:rsidR="002407F6" w:rsidRPr="00D31A68" w:rsidRDefault="002C5D03" w:rsidP="002407F6">
      <w:r w:rsidRPr="00D31A68">
        <w:t>V</w:t>
      </w:r>
      <w:r w:rsidR="004E0340" w:rsidRPr="00D31A68">
        <w:t> </w:t>
      </w:r>
      <w:r w:rsidRPr="00D31A68">
        <w:t>MMA</w:t>
      </w:r>
      <w:r w:rsidR="004E0340" w:rsidRPr="00D31A68">
        <w:t xml:space="preserve">, </w:t>
      </w:r>
      <w:r w:rsidR="00D61E73" w:rsidRPr="00D31A68">
        <w:t xml:space="preserve">podobně jako v jakémkoliv jiném sportu </w:t>
      </w:r>
      <w:r w:rsidR="004E0340" w:rsidRPr="00D31A68">
        <w:t>je schopnost pře</w:t>
      </w:r>
      <w:r w:rsidR="004E0E2A" w:rsidRPr="00D31A68">
        <w:t>d</w:t>
      </w:r>
      <w:r w:rsidR="004E0340" w:rsidRPr="00D31A68">
        <w:t>pov</w:t>
      </w:r>
      <w:r w:rsidR="004E0E2A" w:rsidRPr="00D31A68">
        <w:t>ědět výsledek zápasu velmi hodnotn</w:t>
      </w:r>
      <w:r w:rsidR="00344FF8" w:rsidRPr="00D31A68">
        <w:t>á</w:t>
      </w:r>
      <w:r w:rsidR="00D61E73" w:rsidRPr="00D31A68">
        <w:t>.</w:t>
      </w:r>
      <w:r w:rsidR="000D2B72" w:rsidRPr="00D31A68">
        <w:t xml:space="preserve"> Fanoušci, sázkaři, trenéři i analytici by si jistě přáli</w:t>
      </w:r>
      <w:r w:rsidR="00E4156A" w:rsidRPr="00D31A68">
        <w:t xml:space="preserve"> křišťálovou kouli, která by jim řekla, jak bude zápas probíhat a jak dopadne.</w:t>
      </w:r>
      <w:r w:rsidR="005173CD" w:rsidRPr="00D31A68">
        <w:t xml:space="preserve"> </w:t>
      </w:r>
      <w:r w:rsidR="00B66937" w:rsidRPr="00D31A68">
        <w:t xml:space="preserve">Umět správně předpovědět zápas </w:t>
      </w:r>
      <w:r w:rsidR="007273DB" w:rsidRPr="00D31A68">
        <w:t>však není vůbec snadné</w:t>
      </w:r>
      <w:r w:rsidR="00344FF8" w:rsidRPr="00D31A68">
        <w:t xml:space="preserve"> a </w:t>
      </w:r>
      <w:r w:rsidR="00A93ACB" w:rsidRPr="00D31A68">
        <w:t>je</w:t>
      </w:r>
      <w:r w:rsidR="007C25A4" w:rsidRPr="00D31A68">
        <w:t xml:space="preserve"> to</w:t>
      </w:r>
      <w:r w:rsidR="00A93ACB" w:rsidRPr="00D31A68">
        <w:t xml:space="preserve"> složitý proces, kter</w:t>
      </w:r>
      <w:r w:rsidR="00194C83" w:rsidRPr="00D31A68">
        <w:t>ý vyžaduje zohlednění mnoha faktorů</w:t>
      </w:r>
      <w:r w:rsidR="00C63F65" w:rsidRPr="00D31A68">
        <w:t xml:space="preserve"> a na který se dá nahlížet z mnoha úhlů pohledů.</w:t>
      </w:r>
      <w:r w:rsidR="00DE6A91" w:rsidRPr="00D31A68">
        <w:t xml:space="preserve"> </w:t>
      </w:r>
    </w:p>
    <w:p w14:paraId="58322B9C" w14:textId="26365FF5" w:rsidR="00E33F9D" w:rsidRPr="00D31A68" w:rsidRDefault="00E33F9D" w:rsidP="002407F6">
      <w:r w:rsidRPr="00D31A68">
        <w:t>Metody</w:t>
      </w:r>
      <w:r w:rsidR="005A7828" w:rsidRPr="00D31A68">
        <w:t xml:space="preserve"> predikce výsledků:</w:t>
      </w:r>
    </w:p>
    <w:p w14:paraId="0F4E29AD" w14:textId="596681BE" w:rsidR="005A7828" w:rsidRPr="00D31A68" w:rsidRDefault="005A7828" w:rsidP="005A7828">
      <w:pPr>
        <w:pStyle w:val="Odstavecseseznamem"/>
        <w:numPr>
          <w:ilvl w:val="0"/>
          <w:numId w:val="9"/>
        </w:numPr>
      </w:pPr>
      <w:r w:rsidRPr="00D31A68">
        <w:t xml:space="preserve">Analýza </w:t>
      </w:r>
      <w:r w:rsidR="008E75E8" w:rsidRPr="00D31A68">
        <w:t>statistik</w:t>
      </w:r>
      <w:r w:rsidRPr="00D31A68">
        <w:t>:</w:t>
      </w:r>
      <w:r w:rsidR="008E75E8" w:rsidRPr="00D31A68">
        <w:t xml:space="preserve"> Studium předchozích výsledků</w:t>
      </w:r>
      <w:r w:rsidR="00850BA4" w:rsidRPr="00D31A68">
        <w:t xml:space="preserve"> zápasníků, </w:t>
      </w:r>
      <w:r w:rsidR="00826886" w:rsidRPr="00D31A68">
        <w:t>poč</w:t>
      </w:r>
      <w:r w:rsidR="0093051B" w:rsidRPr="00D31A68">
        <w:t>tu</w:t>
      </w:r>
      <w:r w:rsidR="00826886" w:rsidRPr="00D31A68">
        <w:t xml:space="preserve"> vítězství a porážek, způsob</w:t>
      </w:r>
      <w:r w:rsidR="0093051B" w:rsidRPr="00D31A68">
        <w:t>ů</w:t>
      </w:r>
      <w:r w:rsidR="00826886" w:rsidRPr="00D31A68">
        <w:t xml:space="preserve"> vítězství a porážek, poč</w:t>
      </w:r>
      <w:r w:rsidR="0093051B" w:rsidRPr="00D31A68">
        <w:t>tu</w:t>
      </w:r>
      <w:r w:rsidR="00826886" w:rsidRPr="00D31A68">
        <w:t xml:space="preserve"> úderů</w:t>
      </w:r>
      <w:r w:rsidR="0093051B" w:rsidRPr="00D31A68">
        <w:t xml:space="preserve">, </w:t>
      </w:r>
      <w:proofErr w:type="spellStart"/>
      <w:r w:rsidR="0093051B" w:rsidRPr="00D31A68">
        <w:t>takedownů</w:t>
      </w:r>
      <w:proofErr w:type="spellEnd"/>
      <w:r w:rsidR="006211E9" w:rsidRPr="00D31A68">
        <w:rPr>
          <w:rStyle w:val="Znakapoznpodarou"/>
        </w:rPr>
        <w:footnoteReference w:id="6"/>
      </w:r>
      <w:r w:rsidR="0093051B" w:rsidRPr="00D31A68">
        <w:t xml:space="preserve"> a podobně</w:t>
      </w:r>
      <w:r w:rsidR="006211E9" w:rsidRPr="00D31A68">
        <w:t>.</w:t>
      </w:r>
    </w:p>
    <w:p w14:paraId="7190BB3E" w14:textId="2DE1259A" w:rsidR="00530D7D" w:rsidRPr="00D31A68" w:rsidRDefault="0052269E" w:rsidP="005A7828">
      <w:pPr>
        <w:pStyle w:val="Odstavecseseznamem"/>
        <w:numPr>
          <w:ilvl w:val="0"/>
          <w:numId w:val="9"/>
        </w:numPr>
      </w:pPr>
      <w:r w:rsidRPr="00D31A68">
        <w:t xml:space="preserve">Fyzické a technické hodnocení: </w:t>
      </w:r>
      <w:r w:rsidR="00884693" w:rsidRPr="00D31A68">
        <w:t>Hodnocení fyzické kondice</w:t>
      </w:r>
      <w:r w:rsidR="004921E6" w:rsidRPr="00D31A68">
        <w:t>, síly, rychlosti</w:t>
      </w:r>
      <w:r w:rsidR="00884693" w:rsidRPr="00D31A68">
        <w:t xml:space="preserve"> a technických schopností</w:t>
      </w:r>
      <w:r w:rsidR="007400CF" w:rsidRPr="00D31A68">
        <w:t xml:space="preserve"> zápasníka.</w:t>
      </w:r>
    </w:p>
    <w:p w14:paraId="4550E96D" w14:textId="7560407A" w:rsidR="002135AB" w:rsidRPr="00D31A68" w:rsidRDefault="00B97294" w:rsidP="005A7828">
      <w:pPr>
        <w:pStyle w:val="Odstavecseseznamem"/>
        <w:numPr>
          <w:ilvl w:val="0"/>
          <w:numId w:val="9"/>
        </w:numPr>
      </w:pPr>
      <w:r w:rsidRPr="00D31A68">
        <w:t xml:space="preserve">Hodnocení taktické připravenosti: Sledování videí, podrobná analýza </w:t>
      </w:r>
      <w:r w:rsidR="0086548D" w:rsidRPr="00D31A68">
        <w:t>stylu zápasení</w:t>
      </w:r>
      <w:r w:rsidR="00E32544" w:rsidRPr="00D31A68">
        <w:t xml:space="preserve"> v postoji i na zemi</w:t>
      </w:r>
      <w:r w:rsidR="0086548D" w:rsidRPr="00D31A68">
        <w:t xml:space="preserve"> a schopnosti d</w:t>
      </w:r>
      <w:r w:rsidR="00BD3556" w:rsidRPr="00D31A68">
        <w:t xml:space="preserve">ržet se </w:t>
      </w:r>
      <w:r w:rsidR="002135AB" w:rsidRPr="00D31A68">
        <w:t>stanoven</w:t>
      </w:r>
      <w:r w:rsidR="00BD3556" w:rsidRPr="00D31A68">
        <w:t>é</w:t>
      </w:r>
      <w:r w:rsidR="002135AB" w:rsidRPr="00D31A68">
        <w:t xml:space="preserve"> taktik</w:t>
      </w:r>
      <w:r w:rsidR="00BD3556" w:rsidRPr="00D31A68">
        <w:t>y</w:t>
      </w:r>
      <w:r w:rsidR="002135AB" w:rsidRPr="00D31A68">
        <w:t xml:space="preserve"> boje.</w:t>
      </w:r>
    </w:p>
    <w:p w14:paraId="23DC4972" w14:textId="25466E12" w:rsidR="007400CF" w:rsidRPr="00D31A68" w:rsidRDefault="0086548D" w:rsidP="005A7828">
      <w:pPr>
        <w:pStyle w:val="Odstavecseseznamem"/>
        <w:numPr>
          <w:ilvl w:val="0"/>
          <w:numId w:val="9"/>
        </w:numPr>
      </w:pPr>
      <w:r w:rsidRPr="00D31A68">
        <w:t xml:space="preserve"> </w:t>
      </w:r>
      <w:r w:rsidR="00A45B15" w:rsidRPr="00D31A68">
        <w:t xml:space="preserve">Zohlednění tréninkových </w:t>
      </w:r>
      <w:r w:rsidR="00521976" w:rsidRPr="00D31A68">
        <w:t xml:space="preserve">a psychologických faktorů: </w:t>
      </w:r>
      <w:r w:rsidR="001F702E" w:rsidRPr="00D31A68">
        <w:t>Hodnocení aktuální formy</w:t>
      </w:r>
      <w:r w:rsidR="0098741C" w:rsidRPr="00D31A68">
        <w:t xml:space="preserve">, motivace, </w:t>
      </w:r>
      <w:r w:rsidR="00CC1F07" w:rsidRPr="00D31A68">
        <w:t>tréninkových metod</w:t>
      </w:r>
      <w:r w:rsidR="0003059C" w:rsidRPr="00D31A68">
        <w:t xml:space="preserve"> a dalších faktorů, jako j</w:t>
      </w:r>
      <w:r w:rsidR="00B450D5" w:rsidRPr="00D31A68">
        <w:t>sou</w:t>
      </w:r>
      <w:r w:rsidR="0003059C" w:rsidRPr="00D31A68">
        <w:t xml:space="preserve"> například zranění</w:t>
      </w:r>
      <w:r w:rsidR="00B450D5" w:rsidRPr="00D31A68">
        <w:t xml:space="preserve"> či </w:t>
      </w:r>
      <w:r w:rsidR="007665F8" w:rsidRPr="00D31A68">
        <w:t>rivalita zápasníků</w:t>
      </w:r>
      <w:r w:rsidR="0003059C" w:rsidRPr="00D31A68">
        <w:t>.</w:t>
      </w:r>
    </w:p>
    <w:p w14:paraId="276BA585" w14:textId="37E25AFD" w:rsidR="00B450D5" w:rsidRPr="00D31A68" w:rsidRDefault="00775260" w:rsidP="005A7828">
      <w:pPr>
        <w:pStyle w:val="Odstavecseseznamem"/>
        <w:numPr>
          <w:ilvl w:val="0"/>
          <w:numId w:val="9"/>
        </w:numPr>
      </w:pPr>
      <w:r w:rsidRPr="00D31A68">
        <w:t xml:space="preserve">Využití </w:t>
      </w:r>
      <w:r w:rsidR="00644BE0" w:rsidRPr="00D31A68">
        <w:t>predikcí</w:t>
      </w:r>
      <w:r w:rsidRPr="00D31A68">
        <w:t xml:space="preserve"> expertů</w:t>
      </w:r>
      <w:r w:rsidR="00644BE0" w:rsidRPr="00D31A68">
        <w:t>:</w:t>
      </w:r>
      <w:r w:rsidR="00BA4689" w:rsidRPr="00D31A68">
        <w:t xml:space="preserve"> </w:t>
      </w:r>
      <w:r w:rsidR="00644BE0" w:rsidRPr="00D31A68">
        <w:t xml:space="preserve">Sledování prognóz </w:t>
      </w:r>
      <w:r w:rsidR="00D876FB" w:rsidRPr="00D31A68">
        <w:t>a připomínek profesionál</w:t>
      </w:r>
      <w:r w:rsidR="00BA4689" w:rsidRPr="00D31A68">
        <w:t>ních analytiků, komentátorů a</w:t>
      </w:r>
      <w:r w:rsidR="00D876FB" w:rsidRPr="00D31A68">
        <w:t xml:space="preserve"> novinářů.</w:t>
      </w:r>
    </w:p>
    <w:p w14:paraId="3F76FB47" w14:textId="71F34EB7" w:rsidR="00047A66" w:rsidRPr="00D31A68" w:rsidRDefault="00F10E19" w:rsidP="002407F6">
      <w:pPr>
        <w:pStyle w:val="Odstavecseseznamem"/>
        <w:numPr>
          <w:ilvl w:val="0"/>
          <w:numId w:val="9"/>
        </w:numPr>
      </w:pPr>
      <w:r w:rsidRPr="00D31A68">
        <w:t>Využití statistických modelů</w:t>
      </w:r>
      <w:r w:rsidR="00302814" w:rsidRPr="00D31A68">
        <w:t xml:space="preserve">: </w:t>
      </w:r>
      <w:r w:rsidR="00616F46" w:rsidRPr="00D31A68">
        <w:t>Statistické modely, jako je například logistická regrese</w:t>
      </w:r>
      <w:r w:rsidR="00896777" w:rsidRPr="00D31A68">
        <w:t xml:space="preserve">, </w:t>
      </w:r>
      <w:r w:rsidR="00616F46" w:rsidRPr="00D31A68">
        <w:t xml:space="preserve">mohou být </w:t>
      </w:r>
      <w:r w:rsidR="00896777" w:rsidRPr="00D31A68">
        <w:t>použity k analýze historických dat</w:t>
      </w:r>
      <w:r w:rsidR="00AC6462" w:rsidRPr="00D31A68">
        <w:t xml:space="preserve"> a identifikaci proměnných, které jsou </w:t>
      </w:r>
      <w:r w:rsidR="002329EB" w:rsidRPr="00D31A68">
        <w:t>spojeny s</w:t>
      </w:r>
      <w:r w:rsidR="00AE1CBD" w:rsidRPr="00D31A68">
        <w:t> určitým vyústěním zápasu.</w:t>
      </w:r>
      <w:r w:rsidR="00ED3075" w:rsidRPr="00D31A68">
        <w:t xml:space="preserve"> </w:t>
      </w:r>
    </w:p>
    <w:p w14:paraId="38DF7A66" w14:textId="607BB319" w:rsidR="001E4B59" w:rsidRPr="00D31A68" w:rsidRDefault="00801CAF" w:rsidP="001E4B59">
      <w:r w:rsidRPr="00D31A68">
        <w:t>Nejlepšího výsledku lze dosáhnou pouze kombinací, všech těchto metod</w:t>
      </w:r>
      <w:r w:rsidR="000F564A" w:rsidRPr="00D31A68">
        <w:t xml:space="preserve">, ale ani tak nelze zaručit správnost predikce. </w:t>
      </w:r>
      <w:r w:rsidR="007774A8" w:rsidRPr="00D31A68">
        <w:t>Vzhledem k povaze sportu</w:t>
      </w:r>
      <w:r w:rsidR="00A9246A" w:rsidRPr="00D31A68">
        <w:t xml:space="preserve"> o úspěchu často</w:t>
      </w:r>
      <w:r w:rsidR="007774A8" w:rsidRPr="00D31A68">
        <w:t xml:space="preserve"> </w:t>
      </w:r>
      <w:r w:rsidR="00A9246A" w:rsidRPr="00D31A68">
        <w:t>rozhodují ty nejmenší detail</w:t>
      </w:r>
      <w:r w:rsidR="002C55D6" w:rsidRPr="00D31A68">
        <w:t>y</w:t>
      </w:r>
      <w:r w:rsidR="00A9246A" w:rsidRPr="00D31A68">
        <w:t>, které nemusí být zřejmé</w:t>
      </w:r>
      <w:r w:rsidR="0068424A" w:rsidRPr="00D31A68">
        <w:t xml:space="preserve"> ani zkušenému analytikovi. </w:t>
      </w:r>
      <w:r w:rsidR="002C55D6" w:rsidRPr="00D31A68">
        <w:t>Důležit</w:t>
      </w:r>
      <w:r w:rsidR="00DB12E3" w:rsidRPr="00D31A68">
        <w:t>é</w:t>
      </w:r>
      <w:r w:rsidR="002C55D6" w:rsidRPr="00D31A68">
        <w:t xml:space="preserve"> je dlouhodob</w:t>
      </w:r>
      <w:r w:rsidR="00DB12E3" w:rsidRPr="00D31A68">
        <w:t>é</w:t>
      </w:r>
      <w:r w:rsidR="002C55D6" w:rsidRPr="00D31A68">
        <w:t xml:space="preserve"> </w:t>
      </w:r>
      <w:r w:rsidR="00F369FA" w:rsidRPr="00D31A68">
        <w:t>a soustavn</w:t>
      </w:r>
      <w:r w:rsidR="00DB12E3" w:rsidRPr="00D31A68">
        <w:t>é udržení pozitivní</w:t>
      </w:r>
      <w:r w:rsidR="00F369FA" w:rsidRPr="00D31A68">
        <w:t xml:space="preserve"> výkonnost</w:t>
      </w:r>
      <w:r w:rsidR="00DB12E3" w:rsidRPr="00D31A68">
        <w:t>i</w:t>
      </w:r>
      <w:r w:rsidR="00A801F9" w:rsidRPr="00D31A68">
        <w:t>.</w:t>
      </w:r>
    </w:p>
    <w:p w14:paraId="4134FF80" w14:textId="3779BE39" w:rsidR="00D82F7B" w:rsidRPr="00D31A68" w:rsidRDefault="00D82F7B" w:rsidP="002407F6">
      <w:r w:rsidRPr="00D31A68">
        <w:t>V MMA můžeme předpovídat</w:t>
      </w:r>
      <w:r w:rsidR="003B380A" w:rsidRPr="00D31A68">
        <w:t xml:space="preserve"> například vítěze zápasu, způsob ukončení</w:t>
      </w:r>
      <w:r w:rsidR="00A20C10" w:rsidRPr="00D31A68">
        <w:t xml:space="preserve"> nebo</w:t>
      </w:r>
      <w:r w:rsidR="00E81E56" w:rsidRPr="00D31A68">
        <w:t xml:space="preserve"> </w:t>
      </w:r>
      <w:r w:rsidR="003B63A5" w:rsidRPr="00D31A68">
        <w:t>kolo ukončení</w:t>
      </w:r>
      <w:r w:rsidR="00E81E56" w:rsidRPr="00D31A68">
        <w:t xml:space="preserve"> a různé kombinace těchto </w:t>
      </w:r>
      <w:r w:rsidR="00E4120A" w:rsidRPr="00D31A68">
        <w:t>možností</w:t>
      </w:r>
      <w:r w:rsidR="00E81E56" w:rsidRPr="00D31A68">
        <w:t>.</w:t>
      </w:r>
    </w:p>
    <w:p w14:paraId="0A04FBC7" w14:textId="5DA7DACB" w:rsidR="00A801F9" w:rsidRPr="00D31A68" w:rsidRDefault="00A801F9" w:rsidP="002407F6">
      <w:r w:rsidRPr="00D31A68">
        <w:t>Příklady</w:t>
      </w:r>
      <w:r w:rsidR="000146CA" w:rsidRPr="00D31A68">
        <w:t xml:space="preserve"> různých úrovní predikce</w:t>
      </w:r>
      <w:r w:rsidR="00E4120A" w:rsidRPr="00D31A68">
        <w:t>:</w:t>
      </w:r>
    </w:p>
    <w:p w14:paraId="1ED4BFED" w14:textId="2CF0E95B" w:rsidR="00E4120A" w:rsidRPr="00D31A68" w:rsidRDefault="00E4120A" w:rsidP="00E4120A">
      <w:pPr>
        <w:pStyle w:val="Odstavecseseznamem"/>
        <w:numPr>
          <w:ilvl w:val="0"/>
          <w:numId w:val="10"/>
        </w:numPr>
      </w:pPr>
      <w:r w:rsidRPr="00D31A68">
        <w:t>Zápasník „A“ vyhraje.</w:t>
      </w:r>
    </w:p>
    <w:p w14:paraId="478B40B4" w14:textId="5000E06B" w:rsidR="00C1399A" w:rsidRPr="00D31A68" w:rsidRDefault="00C1399A" w:rsidP="00E4120A">
      <w:pPr>
        <w:pStyle w:val="Odstavecseseznamem"/>
        <w:numPr>
          <w:ilvl w:val="0"/>
          <w:numId w:val="10"/>
        </w:numPr>
      </w:pPr>
      <w:r w:rsidRPr="00D31A68">
        <w:t xml:space="preserve">Zápasník „B“ vyhraje na </w:t>
      </w:r>
      <w:r w:rsidR="00B509AA" w:rsidRPr="00D31A68">
        <w:t>body</w:t>
      </w:r>
      <w:r w:rsidRPr="00D31A68">
        <w:t>.</w:t>
      </w:r>
    </w:p>
    <w:p w14:paraId="55C62054" w14:textId="15348D67" w:rsidR="00B509AA" w:rsidRPr="00D31A68" w:rsidRDefault="00B509AA" w:rsidP="00E4120A">
      <w:pPr>
        <w:pStyle w:val="Odstavecseseznamem"/>
        <w:numPr>
          <w:ilvl w:val="0"/>
          <w:numId w:val="10"/>
        </w:numPr>
      </w:pPr>
      <w:r w:rsidRPr="00D31A68">
        <w:t xml:space="preserve">Zápasník „A“ vyhraje na K.O. </w:t>
      </w:r>
      <w:r w:rsidR="000146CA" w:rsidRPr="00D31A68">
        <w:t>ve třetím kole.</w:t>
      </w:r>
      <w:r w:rsidRPr="00D31A68">
        <w:t xml:space="preserve"> </w:t>
      </w:r>
    </w:p>
    <w:p w14:paraId="62B65D7F" w14:textId="77777777" w:rsidR="00B94A02" w:rsidRPr="00D31A68" w:rsidRDefault="00B94A02" w:rsidP="00B94A02"/>
    <w:p w14:paraId="68A80B7C" w14:textId="0C1F3719" w:rsidR="001C2E3D" w:rsidRPr="00D31A68" w:rsidRDefault="00B94A02" w:rsidP="00627A34">
      <w:pPr>
        <w:pStyle w:val="Nadpis2"/>
      </w:pPr>
      <w:bookmarkStart w:id="5" w:name="_Toc162473108"/>
      <w:r w:rsidRPr="00D31A68">
        <w:lastRenderedPageBreak/>
        <w:t xml:space="preserve">Statistické </w:t>
      </w:r>
      <w:r w:rsidR="005B5903" w:rsidRPr="00D31A68">
        <w:t xml:space="preserve">prediktivní </w:t>
      </w:r>
      <w:r w:rsidR="00C602AF" w:rsidRPr="00D31A68">
        <w:t>modely</w:t>
      </w:r>
      <w:bookmarkEnd w:id="5"/>
    </w:p>
    <w:p w14:paraId="5E1CCEDC" w14:textId="115720AA" w:rsidR="000A289F" w:rsidRPr="00D31A68" w:rsidRDefault="006940EE" w:rsidP="009D35F2">
      <w:r w:rsidRPr="00D31A68">
        <w:t>Prediktivní modelování je statistický proces používaný k předvídání budoucích událostí nebo výsledků analýzou vzorců v daném souboru vstupních dat. Jedná se o klíčovou součást prediktivní analýzy, což je typ datové analytiky, který využívá aktuální a historická data k předpovídání aktivit, chování a trendů (</w:t>
      </w:r>
      <w:proofErr w:type="spellStart"/>
      <w:r w:rsidR="00A11AA3" w:rsidRPr="00D31A68">
        <w:t>Lawton</w:t>
      </w:r>
      <w:proofErr w:type="spellEnd"/>
      <w:r w:rsidR="00A11AA3" w:rsidRPr="00D31A68">
        <w:t xml:space="preserve">, </w:t>
      </w:r>
      <w:proofErr w:type="spellStart"/>
      <w:r w:rsidR="00A11AA3" w:rsidRPr="00D31A68">
        <w:t>Carew</w:t>
      </w:r>
      <w:proofErr w:type="spellEnd"/>
      <w:r w:rsidR="00A11AA3" w:rsidRPr="00D31A68">
        <w:t xml:space="preserve">, </w:t>
      </w:r>
      <w:proofErr w:type="spellStart"/>
      <w:r w:rsidR="00A11AA3" w:rsidRPr="00D31A68">
        <w:t>Burns</w:t>
      </w:r>
      <w:proofErr w:type="spellEnd"/>
      <w:r w:rsidR="00A11AA3" w:rsidRPr="00D31A68">
        <w:t>, 2022</w:t>
      </w:r>
      <w:r w:rsidRPr="00D31A68">
        <w:t>).</w:t>
      </w:r>
    </w:p>
    <w:p w14:paraId="48CF0E10" w14:textId="61AAF03D" w:rsidR="007D3D40" w:rsidRPr="00D31A68" w:rsidRDefault="00A14545" w:rsidP="00A14545">
      <w:pPr>
        <w:pStyle w:val="Nadpis3"/>
      </w:pPr>
      <w:bookmarkStart w:id="6" w:name="_Toc162473109"/>
      <w:r w:rsidRPr="00D31A68">
        <w:t>Strojové učení</w:t>
      </w:r>
      <w:bookmarkEnd w:id="6"/>
    </w:p>
    <w:p w14:paraId="27F0CA00" w14:textId="246F9C58" w:rsidR="00A14545" w:rsidRPr="00D31A68" w:rsidRDefault="00217DB1" w:rsidP="00A14545">
      <w:r w:rsidRPr="00D31A68">
        <w:t xml:space="preserve">V rámci </w:t>
      </w:r>
      <w:r w:rsidR="00BE5D3B" w:rsidRPr="00D31A68">
        <w:t>strojového učení existují dva základní přístupy: učení s učitelem a učení bez učitele.</w:t>
      </w:r>
      <w:r w:rsidR="00E744B5" w:rsidRPr="00D31A68">
        <w:t xml:space="preserve"> </w:t>
      </w:r>
    </w:p>
    <w:p w14:paraId="2E23CF56" w14:textId="598029BB" w:rsidR="002B7F8C" w:rsidRPr="00D31A68" w:rsidRDefault="002B7F8C" w:rsidP="00A14545">
      <w:r w:rsidRPr="00D31A68">
        <w:t>Učení s</w:t>
      </w:r>
      <w:r w:rsidR="00960A83" w:rsidRPr="00D31A68">
        <w:t> </w:t>
      </w:r>
      <w:r w:rsidRPr="00D31A68">
        <w:t>učitelem</w:t>
      </w:r>
      <w:r w:rsidR="00960A83" w:rsidRPr="00D31A68">
        <w:t xml:space="preserve"> je přístup, který je definován použitím označených </w:t>
      </w:r>
      <w:proofErr w:type="spellStart"/>
      <w:r w:rsidR="00960A83" w:rsidRPr="00D31A68">
        <w:t>dat</w:t>
      </w:r>
      <w:r w:rsidR="0043389E" w:rsidRPr="00D31A68">
        <w:t>asetů</w:t>
      </w:r>
      <w:proofErr w:type="spellEnd"/>
      <w:r w:rsidR="00070131" w:rsidRPr="00D31A68">
        <w:t xml:space="preserve">, to znamená, že pro </w:t>
      </w:r>
      <w:r w:rsidR="003421AD" w:rsidRPr="00D31A68">
        <w:t xml:space="preserve">vstupní </w:t>
      </w:r>
      <w:r w:rsidR="00070131" w:rsidRPr="00D31A68">
        <w:t xml:space="preserve">data je </w:t>
      </w:r>
      <w:r w:rsidR="003421AD" w:rsidRPr="00D31A68">
        <w:t>známý</w:t>
      </w:r>
      <w:r w:rsidR="00070131" w:rsidRPr="00D31A68">
        <w:t xml:space="preserve"> </w:t>
      </w:r>
      <w:r w:rsidR="003421AD" w:rsidRPr="00D31A68">
        <w:t>správný výstup.</w:t>
      </w:r>
      <w:r w:rsidR="0043389E" w:rsidRPr="00D31A68">
        <w:t xml:space="preserve"> </w:t>
      </w:r>
      <w:proofErr w:type="spellStart"/>
      <w:r w:rsidR="007471FA" w:rsidRPr="00D31A68">
        <w:t>Datasety</w:t>
      </w:r>
      <w:proofErr w:type="spellEnd"/>
      <w:r w:rsidR="007471FA" w:rsidRPr="00D31A68">
        <w:t xml:space="preserve"> jsou určeny k trénování </w:t>
      </w:r>
      <w:r w:rsidR="00BE37C0" w:rsidRPr="00D31A68">
        <w:t xml:space="preserve">algoritmů, které poté </w:t>
      </w:r>
      <w:r w:rsidR="0016051E" w:rsidRPr="00D31A68">
        <w:t>přesně klasifik</w:t>
      </w:r>
      <w:r w:rsidR="00E57F07" w:rsidRPr="00D31A68">
        <w:t>ují</w:t>
      </w:r>
      <w:r w:rsidR="0016051E" w:rsidRPr="00D31A68">
        <w:t xml:space="preserve"> data nebo správně předpovíd</w:t>
      </w:r>
      <w:r w:rsidR="00E57F07" w:rsidRPr="00D31A68">
        <w:t>ají</w:t>
      </w:r>
      <w:r w:rsidR="0016051E" w:rsidRPr="00D31A68">
        <w:t xml:space="preserve"> výsledky</w:t>
      </w:r>
      <w:r w:rsidR="00645772" w:rsidRPr="00D31A68">
        <w:t xml:space="preserve"> (</w:t>
      </w:r>
      <w:proofErr w:type="spellStart"/>
      <w:r w:rsidR="00645772" w:rsidRPr="00D31A68">
        <w:t>Delua</w:t>
      </w:r>
      <w:proofErr w:type="spellEnd"/>
      <w:r w:rsidR="00645772" w:rsidRPr="00D31A68">
        <w:t>, 2021)</w:t>
      </w:r>
      <w:r w:rsidR="0016051E" w:rsidRPr="00D31A68">
        <w:t>.</w:t>
      </w:r>
      <w:r w:rsidR="00BA5F87" w:rsidRPr="00D31A68">
        <w:t xml:space="preserve"> Učení s učitelem lze dále rozdělit na dva </w:t>
      </w:r>
      <w:r w:rsidR="00EB166E" w:rsidRPr="00D31A68">
        <w:t>typy problémů:</w:t>
      </w:r>
    </w:p>
    <w:p w14:paraId="1FD13ABE" w14:textId="7AECF1F2" w:rsidR="00EB166E" w:rsidRPr="00D31A68" w:rsidRDefault="00EB166E" w:rsidP="00EB166E">
      <w:pPr>
        <w:pStyle w:val="Odstavecseseznamem"/>
        <w:numPr>
          <w:ilvl w:val="0"/>
          <w:numId w:val="11"/>
        </w:numPr>
      </w:pPr>
      <w:r w:rsidRPr="00D31A68">
        <w:t xml:space="preserve">Klasifikační </w:t>
      </w:r>
      <w:r w:rsidR="006216FD" w:rsidRPr="00D31A68">
        <w:t>modely</w:t>
      </w:r>
      <w:r w:rsidRPr="00D31A68">
        <w:t xml:space="preserve">: </w:t>
      </w:r>
      <w:r w:rsidR="00551B87" w:rsidRPr="00D31A68">
        <w:t>Využívají algoritmus k přesnému zařazení testovacích dat do určitých kategorií, například k oddělení housek od rohlíků</w:t>
      </w:r>
      <w:r w:rsidR="002514E2" w:rsidRPr="00D31A68">
        <w:t xml:space="preserve"> n</w:t>
      </w:r>
      <w:r w:rsidR="00551B87" w:rsidRPr="00D31A68">
        <w:t xml:space="preserve">ebo </w:t>
      </w:r>
      <w:r w:rsidR="00B30122" w:rsidRPr="00D31A68">
        <w:t>k oddělení</w:t>
      </w:r>
      <w:r w:rsidR="00551B87" w:rsidRPr="00D31A68">
        <w:t xml:space="preserve"> spamu</w:t>
      </w:r>
      <w:r w:rsidR="00B30122" w:rsidRPr="00D31A68">
        <w:t xml:space="preserve"> </w:t>
      </w:r>
      <w:r w:rsidR="00551B87" w:rsidRPr="00D31A68">
        <w:t>od doručené pošty</w:t>
      </w:r>
      <w:r w:rsidR="00645772" w:rsidRPr="00D31A68">
        <w:t xml:space="preserve"> (</w:t>
      </w:r>
      <w:proofErr w:type="spellStart"/>
      <w:r w:rsidR="00645772" w:rsidRPr="00D31A68">
        <w:t>Delua</w:t>
      </w:r>
      <w:proofErr w:type="spellEnd"/>
      <w:r w:rsidR="00645772" w:rsidRPr="00D31A68">
        <w:t>, 2021)</w:t>
      </w:r>
      <w:r w:rsidR="00551B87" w:rsidRPr="00D31A68">
        <w:t xml:space="preserve">. </w:t>
      </w:r>
      <w:r w:rsidR="00B30122" w:rsidRPr="00D31A68">
        <w:t xml:space="preserve">Mezi běžné typy </w:t>
      </w:r>
      <w:r w:rsidR="007938AC" w:rsidRPr="00D31A68">
        <w:t xml:space="preserve">klasifikačních algoritmů </w:t>
      </w:r>
      <w:proofErr w:type="gramStart"/>
      <w:r w:rsidR="007938AC" w:rsidRPr="00D31A68">
        <w:t>patří</w:t>
      </w:r>
      <w:proofErr w:type="gramEnd"/>
      <w:r w:rsidR="00743220" w:rsidRPr="00D31A68">
        <w:t xml:space="preserve"> </w:t>
      </w:r>
      <w:r w:rsidR="003D0C03" w:rsidRPr="00D31A68">
        <w:t>metoda podpůrných vektorů</w:t>
      </w:r>
      <w:r w:rsidR="002E5833" w:rsidRPr="00D31A68">
        <w:t xml:space="preserve"> nebo rozhodovací stromy.</w:t>
      </w:r>
    </w:p>
    <w:p w14:paraId="6556CCAA" w14:textId="3223A372" w:rsidR="002E5833" w:rsidRPr="00D31A68" w:rsidRDefault="00B01032" w:rsidP="00EB166E">
      <w:pPr>
        <w:pStyle w:val="Odstavecseseznamem"/>
        <w:numPr>
          <w:ilvl w:val="0"/>
          <w:numId w:val="11"/>
        </w:numPr>
      </w:pPr>
      <w:r w:rsidRPr="00D31A68">
        <w:t>Regrese:</w:t>
      </w:r>
      <w:r w:rsidR="006956B3" w:rsidRPr="00D31A68">
        <w:t xml:space="preserve"> Využívá algoritmy k pochopení vazem mezi závislými a nezávislými proměnnými. Regresní modely jsou užitečné pro předpovídání číselných hodnot na základě různých datových bodů, například pro prognózy příjmů z prodeje pro danou firmu</w:t>
      </w:r>
      <w:r w:rsidR="00645772" w:rsidRPr="00D31A68">
        <w:t xml:space="preserve"> (</w:t>
      </w:r>
      <w:proofErr w:type="spellStart"/>
      <w:r w:rsidR="00645772" w:rsidRPr="00D31A68">
        <w:t>Delua</w:t>
      </w:r>
      <w:proofErr w:type="spellEnd"/>
      <w:r w:rsidR="00645772" w:rsidRPr="00D31A68">
        <w:t>, 2021)</w:t>
      </w:r>
      <w:r w:rsidR="006956B3" w:rsidRPr="00D31A68">
        <w:t xml:space="preserve">. Mezi oblíbené regresní algoritmy </w:t>
      </w:r>
      <w:proofErr w:type="gramStart"/>
      <w:r w:rsidR="006956B3" w:rsidRPr="00D31A68">
        <w:t>patří</w:t>
      </w:r>
      <w:proofErr w:type="gramEnd"/>
      <w:r w:rsidR="006956B3" w:rsidRPr="00D31A68">
        <w:t xml:space="preserve"> lineární regrese, logistická regrese a polynomiální regrese.</w:t>
      </w:r>
    </w:p>
    <w:p w14:paraId="2439A8B4" w14:textId="51F73DD3" w:rsidR="00912C23" w:rsidRPr="00D31A68" w:rsidRDefault="009547D8" w:rsidP="00912C23">
      <w:r w:rsidRPr="00D31A68">
        <w:t xml:space="preserve">Učení bez učitele </w:t>
      </w:r>
      <w:r w:rsidR="00A5694A" w:rsidRPr="00D31A68">
        <w:t>využívá algoritmy strojového učení k analýze a shlukování souborů neoznačených dat. Tyto algoritmy objevují skryté vzory v datech bez nutnosti lidského zásahu</w:t>
      </w:r>
      <w:r w:rsidR="00EC0306" w:rsidRPr="00D31A68">
        <w:t>.</w:t>
      </w:r>
      <w:r w:rsidR="00F6457B" w:rsidRPr="00D31A68">
        <w:t xml:space="preserve"> Modely učení bez učitele se používají pro tři hlavní úlohy</w:t>
      </w:r>
      <w:r w:rsidR="00405D73" w:rsidRPr="00D31A68">
        <w:t xml:space="preserve"> (</w:t>
      </w:r>
      <w:proofErr w:type="spellStart"/>
      <w:r w:rsidR="00405D73" w:rsidRPr="00D31A68">
        <w:t>Delua</w:t>
      </w:r>
      <w:proofErr w:type="spellEnd"/>
      <w:r w:rsidR="00405D73" w:rsidRPr="00D31A68">
        <w:t>, 2021)</w:t>
      </w:r>
      <w:r w:rsidR="00F6457B" w:rsidRPr="00D31A68">
        <w:t>:</w:t>
      </w:r>
    </w:p>
    <w:p w14:paraId="0A51FD0B" w14:textId="059C28D4" w:rsidR="00F6457B" w:rsidRPr="00D31A68" w:rsidRDefault="00F6457B" w:rsidP="00405D73">
      <w:pPr>
        <w:pStyle w:val="Odstavecseseznamem"/>
        <w:numPr>
          <w:ilvl w:val="0"/>
          <w:numId w:val="12"/>
        </w:numPr>
      </w:pPr>
      <w:r w:rsidRPr="00D31A68">
        <w:t>Shlukování (</w:t>
      </w:r>
      <w:proofErr w:type="spellStart"/>
      <w:r w:rsidRPr="00D31A68">
        <w:t>Clustering</w:t>
      </w:r>
      <w:proofErr w:type="spellEnd"/>
      <w:r w:rsidRPr="00D31A68">
        <w:t>):</w:t>
      </w:r>
      <w:r w:rsidR="00553C7A" w:rsidRPr="00D31A68">
        <w:t xml:space="preserve"> Shlukování </w:t>
      </w:r>
      <w:r w:rsidR="0071471A" w:rsidRPr="00D31A68">
        <w:t xml:space="preserve">má za úkol rozdělit neoznačená data do různých skupin, </w:t>
      </w:r>
      <w:r w:rsidR="00EF0047" w:rsidRPr="00D31A68">
        <w:t>tak aby podobné datové body spadaly do stejného s</w:t>
      </w:r>
      <w:r w:rsidR="00111155" w:rsidRPr="00D31A68">
        <w:t xml:space="preserve">hluku, </w:t>
      </w:r>
      <w:r w:rsidR="0016274C" w:rsidRPr="00D31A68">
        <w:t>a odlišné datové body d</w:t>
      </w:r>
      <w:r w:rsidR="00B07B03" w:rsidRPr="00D31A68">
        <w:t>o jiného</w:t>
      </w:r>
      <w:r w:rsidR="00405D73" w:rsidRPr="00D31A68">
        <w:t xml:space="preserve"> (</w:t>
      </w:r>
      <w:proofErr w:type="spellStart"/>
      <w:r w:rsidR="00405D73" w:rsidRPr="00D31A68">
        <w:t>Kaushik</w:t>
      </w:r>
      <w:proofErr w:type="spellEnd"/>
      <w:r w:rsidR="00405D73" w:rsidRPr="00D31A68">
        <w:t>, 2019)</w:t>
      </w:r>
      <w:r w:rsidR="0016274C" w:rsidRPr="00D31A68">
        <w:t>.</w:t>
      </w:r>
      <w:r w:rsidR="005226CE" w:rsidRPr="00D31A68">
        <w:t xml:space="preserve"> Technika je užitečná například pro kompresi obrázků</w:t>
      </w:r>
      <w:r w:rsidR="00E32ACF" w:rsidRPr="00D31A68">
        <w:t xml:space="preserve"> či segmentaci trhu.</w:t>
      </w:r>
    </w:p>
    <w:p w14:paraId="0427A04D" w14:textId="5CB75B3E" w:rsidR="00F6457B" w:rsidRPr="00D31A68" w:rsidRDefault="00A67D23" w:rsidP="00E0138C">
      <w:pPr>
        <w:pStyle w:val="Odstavecseseznamem"/>
        <w:numPr>
          <w:ilvl w:val="0"/>
          <w:numId w:val="12"/>
        </w:numPr>
      </w:pPr>
      <w:r w:rsidRPr="00D31A68">
        <w:t>Asocia</w:t>
      </w:r>
      <w:r w:rsidR="00F6700A" w:rsidRPr="00D31A68">
        <w:t xml:space="preserve">ce: </w:t>
      </w:r>
      <w:r w:rsidR="00B20AF0" w:rsidRPr="00D31A68">
        <w:t xml:space="preserve">Využívá různá pravidla k nalezení vztahů mezi proměnnými v dané množině dat. Tyto metody se často používají pro analýzu tržního koše a </w:t>
      </w:r>
      <w:r w:rsidR="0078715C" w:rsidRPr="00D31A68">
        <w:t>algoritmů</w:t>
      </w:r>
      <w:r w:rsidR="006D18AC" w:rsidRPr="00D31A68">
        <w:t>, které například doporučují</w:t>
      </w:r>
      <w:r w:rsidR="00121AEF" w:rsidRPr="00D31A68">
        <w:t>, který film by se vám mohl líbit</w:t>
      </w:r>
      <w:r w:rsidR="00D22CED" w:rsidRPr="00D31A68">
        <w:t xml:space="preserve"> na základě </w:t>
      </w:r>
      <w:r w:rsidR="001520AC" w:rsidRPr="00D31A68">
        <w:t>pozorovaných</w:t>
      </w:r>
      <w:r w:rsidR="00D22CED" w:rsidRPr="00D31A68">
        <w:t xml:space="preserve"> pravidel.</w:t>
      </w:r>
    </w:p>
    <w:p w14:paraId="56D65CDC" w14:textId="2A371430" w:rsidR="00C777F2" w:rsidRPr="00D31A68" w:rsidRDefault="001520AC" w:rsidP="00C777F2">
      <w:pPr>
        <w:pStyle w:val="Odstavecseseznamem"/>
        <w:numPr>
          <w:ilvl w:val="0"/>
          <w:numId w:val="12"/>
        </w:numPr>
      </w:pPr>
      <w:r w:rsidRPr="00D31A68">
        <w:t xml:space="preserve">Redukce </w:t>
      </w:r>
      <w:proofErr w:type="spellStart"/>
      <w:r w:rsidRPr="00D31A68">
        <w:t>dimenzi</w:t>
      </w:r>
      <w:r w:rsidR="006A182A" w:rsidRPr="00D31A68">
        <w:t>onality</w:t>
      </w:r>
      <w:proofErr w:type="spellEnd"/>
      <w:r w:rsidR="006A182A" w:rsidRPr="00D31A68">
        <w:t>:</w:t>
      </w:r>
      <w:r w:rsidR="00A07D18" w:rsidRPr="00D31A68">
        <w:t xml:space="preserve"> Je to technika učení, která se používá v případě, že počet proměnných v daném souboru dat je příliš vysoký. Snižuje počet datových vstupů na zvládnutelnou velikost a zároveň zachovává integritu dat (</w:t>
      </w:r>
      <w:proofErr w:type="spellStart"/>
      <w:r w:rsidR="00A07D18" w:rsidRPr="00D31A68">
        <w:t>Delua</w:t>
      </w:r>
      <w:proofErr w:type="spellEnd"/>
      <w:r w:rsidR="00A07D18" w:rsidRPr="00D31A68">
        <w:t>, 2021).</w:t>
      </w:r>
    </w:p>
    <w:p w14:paraId="2371E615" w14:textId="77777777" w:rsidR="00C777F2" w:rsidRPr="00D31A68" w:rsidRDefault="00C777F2" w:rsidP="00C777F2">
      <w:pPr>
        <w:ind w:left="360"/>
      </w:pPr>
    </w:p>
    <w:p w14:paraId="11B23587" w14:textId="14F2CF28" w:rsidR="00F6457B" w:rsidRPr="00D31A68" w:rsidRDefault="005B5903" w:rsidP="005B5903">
      <w:pPr>
        <w:pStyle w:val="Nadpis3"/>
      </w:pPr>
      <w:bookmarkStart w:id="7" w:name="_Toc162473110"/>
      <w:r w:rsidRPr="00D31A68">
        <w:lastRenderedPageBreak/>
        <w:t>Elo model</w:t>
      </w:r>
      <w:bookmarkEnd w:id="7"/>
    </w:p>
    <w:p w14:paraId="28F12457" w14:textId="74E75120" w:rsidR="00073E65" w:rsidRPr="00D31A68" w:rsidRDefault="007668D0" w:rsidP="005B5903">
      <w:r w:rsidRPr="00D31A68">
        <w:t xml:space="preserve">Elo </w:t>
      </w:r>
      <w:r w:rsidR="00A85CB9" w:rsidRPr="00D31A68">
        <w:t>rating je statistický model používaný k</w:t>
      </w:r>
      <w:r w:rsidR="00F15443" w:rsidRPr="00D31A68">
        <w:t> hodnocení relativní síly</w:t>
      </w:r>
      <w:r w:rsidRPr="00D31A68">
        <w:t xml:space="preserve"> </w:t>
      </w:r>
      <w:r w:rsidR="00F15443" w:rsidRPr="00D31A68">
        <w:t>hráčů v</w:t>
      </w:r>
      <w:r w:rsidR="003C0C00" w:rsidRPr="00D31A68">
        <w:t> hrách s nulovým součtem</w:t>
      </w:r>
      <w:r w:rsidR="0096778B" w:rsidRPr="00D31A68">
        <w:t xml:space="preserve"> („</w:t>
      </w:r>
      <w:proofErr w:type="spellStart"/>
      <w:r w:rsidR="0096778B" w:rsidRPr="00D31A68">
        <w:t>zero</w:t>
      </w:r>
      <w:proofErr w:type="spellEnd"/>
      <w:r w:rsidR="0096778B" w:rsidRPr="00D31A68">
        <w:t xml:space="preserve">-sum </w:t>
      </w:r>
      <w:proofErr w:type="spellStart"/>
      <w:r w:rsidR="0096778B" w:rsidRPr="00D31A68">
        <w:t>games</w:t>
      </w:r>
      <w:proofErr w:type="spellEnd"/>
      <w:r w:rsidR="0096778B" w:rsidRPr="00D31A68">
        <w:t>“)</w:t>
      </w:r>
      <w:r w:rsidR="003C0C00" w:rsidRPr="00D31A68">
        <w:t>.</w:t>
      </w:r>
      <w:r w:rsidR="00782853" w:rsidRPr="00D31A68">
        <w:t xml:space="preserve"> To jsou hry, </w:t>
      </w:r>
      <w:r w:rsidR="00485A8C" w:rsidRPr="00D31A68">
        <w:t>při kterých zisk jednoho hráče</w:t>
      </w:r>
      <w:r w:rsidR="00E4151E" w:rsidRPr="00D31A68">
        <w:t xml:space="preserve"> ekvivalentní</w:t>
      </w:r>
      <w:r w:rsidR="00485A8C" w:rsidRPr="00D31A68">
        <w:t xml:space="preserve"> znamená ztrátu druhého hráče.</w:t>
      </w:r>
      <w:r w:rsidR="00C476A3" w:rsidRPr="00D31A68">
        <w:t xml:space="preserve"> Elo rating byl vyvinut </w:t>
      </w:r>
      <w:r w:rsidR="00974798" w:rsidRPr="00D31A68">
        <w:t xml:space="preserve">maďarským profesorem </w:t>
      </w:r>
      <w:proofErr w:type="spellStart"/>
      <w:r w:rsidR="00974798" w:rsidRPr="00D31A68">
        <w:t>Arpadem</w:t>
      </w:r>
      <w:proofErr w:type="spellEnd"/>
      <w:r w:rsidR="00974798" w:rsidRPr="00D31A68">
        <w:t xml:space="preserve"> Elo</w:t>
      </w:r>
      <w:r w:rsidR="00C51793" w:rsidRPr="00D31A68">
        <w:t xml:space="preserve"> pro </w:t>
      </w:r>
      <w:r w:rsidR="00C777F2" w:rsidRPr="00D31A68">
        <w:t>hodnocení hráčů šachu</w:t>
      </w:r>
      <w:r w:rsidR="00967107" w:rsidRPr="00D31A68">
        <w:t>, ale později byl adaptován i pro jiné</w:t>
      </w:r>
      <w:r w:rsidR="00FA5E2B" w:rsidRPr="00D31A68">
        <w:t xml:space="preserve"> hry a sporty.</w:t>
      </w:r>
      <w:r w:rsidR="006E1370" w:rsidRPr="00D31A68">
        <w:t xml:space="preserve"> </w:t>
      </w:r>
      <w:r w:rsidR="0071291E" w:rsidRPr="00D31A68">
        <w:t xml:space="preserve">Hlavním cílem </w:t>
      </w:r>
      <w:r w:rsidR="006F2DDE" w:rsidRPr="00D31A68">
        <w:t xml:space="preserve">ratingu je poskytnout objektivní měřítko pro porovnání síly </w:t>
      </w:r>
      <w:r w:rsidR="00723AAA" w:rsidRPr="00D31A68">
        <w:t>hráčů a předpovídání výsledků zápasů.</w:t>
      </w:r>
    </w:p>
    <w:p w14:paraId="5ECC631C" w14:textId="1696FBCD" w:rsidR="005B5903" w:rsidRPr="00D31A68" w:rsidRDefault="00D86401" w:rsidP="005B5903">
      <w:r w:rsidRPr="00D31A68">
        <w:t xml:space="preserve">Princip modelu spočívá </w:t>
      </w:r>
      <w:r w:rsidR="004F45F1" w:rsidRPr="00D31A68">
        <w:t xml:space="preserve">v relativním hodnocení hráče </w:t>
      </w:r>
      <w:r w:rsidR="001A0FAE" w:rsidRPr="00D31A68">
        <w:t>na základě jeho vlastního ratingu a ratingu jeho soupeře.</w:t>
      </w:r>
      <w:r w:rsidR="00FC4741" w:rsidRPr="00D31A68">
        <w:t xml:space="preserve"> Každý hráč </w:t>
      </w:r>
      <w:r w:rsidR="00D27E7B" w:rsidRPr="00D31A68">
        <w:t>začíná s určitým poč</w:t>
      </w:r>
      <w:r w:rsidR="00764872" w:rsidRPr="00D31A68">
        <w:t xml:space="preserve">átečním </w:t>
      </w:r>
      <w:r w:rsidR="00184137" w:rsidRPr="00D31A68">
        <w:t>hodnocením</w:t>
      </w:r>
      <w:r w:rsidR="00764872" w:rsidRPr="00D31A68">
        <w:t xml:space="preserve">, který se po každém zápase </w:t>
      </w:r>
      <w:r w:rsidR="000340C2" w:rsidRPr="00D31A68">
        <w:t>aktualizuje na základě jeho očekávaného a skutečného výsledku.</w:t>
      </w:r>
      <w:r w:rsidR="00D27E7B" w:rsidRPr="00D31A68">
        <w:t xml:space="preserve"> </w:t>
      </w:r>
      <w:r w:rsidR="00EB59CB" w:rsidRPr="00D31A68">
        <w:t xml:space="preserve">Když hráč s horším ratingem porazí </w:t>
      </w:r>
      <w:proofErr w:type="spellStart"/>
      <w:r w:rsidR="00EB59CB" w:rsidRPr="00D31A68">
        <w:t>ratingově</w:t>
      </w:r>
      <w:proofErr w:type="spellEnd"/>
      <w:r w:rsidR="00EB59CB" w:rsidRPr="00D31A68">
        <w:t xml:space="preserve"> lepšího soupeře seber</w:t>
      </w:r>
      <w:r w:rsidR="00010058" w:rsidRPr="00D31A68">
        <w:t>e</w:t>
      </w:r>
      <w:r w:rsidR="00EB59CB" w:rsidRPr="00D31A68">
        <w:t xml:space="preserve"> mu </w:t>
      </w:r>
      <w:r w:rsidR="000950EF" w:rsidRPr="00D31A68">
        <w:t>hodně bodů, když hráč s lepším ratingem porazí horšího soupeře sebere mu málo bodů</w:t>
      </w:r>
      <w:r w:rsidR="00F74E09" w:rsidRPr="00D31A68">
        <w:t xml:space="preserve"> a</w:t>
      </w:r>
      <w:r w:rsidR="00F126B0" w:rsidRPr="00D31A68">
        <w:t xml:space="preserve"> když zápas </w:t>
      </w:r>
      <w:proofErr w:type="gramStart"/>
      <w:r w:rsidR="00F126B0" w:rsidRPr="00D31A68">
        <w:t>skončí</w:t>
      </w:r>
      <w:proofErr w:type="gramEnd"/>
      <w:r w:rsidR="00F126B0" w:rsidRPr="00D31A68">
        <w:t xml:space="preserve"> remízou</w:t>
      </w:r>
      <w:r w:rsidR="00F74E09" w:rsidRPr="00D31A68">
        <w:t xml:space="preserve">, </w:t>
      </w:r>
      <w:r w:rsidR="00951B7E" w:rsidRPr="00D31A68">
        <w:t>hráč s nižším ratingem získá malou část bodů od toho s</w:t>
      </w:r>
      <w:r w:rsidR="00BA78D3" w:rsidRPr="00D31A68">
        <w:t> </w:t>
      </w:r>
      <w:r w:rsidR="00951B7E" w:rsidRPr="00D31A68">
        <w:t>vyšším</w:t>
      </w:r>
      <w:r w:rsidR="00BA78D3" w:rsidRPr="00D31A68">
        <w:t xml:space="preserve"> (Mittal, 202</w:t>
      </w:r>
      <w:r w:rsidR="00C56357" w:rsidRPr="00D31A68">
        <w:t>0</w:t>
      </w:r>
      <w:r w:rsidR="00BA78D3" w:rsidRPr="00D31A68">
        <w:t>)</w:t>
      </w:r>
      <w:r w:rsidR="00951B7E" w:rsidRPr="00D31A68">
        <w:t>.</w:t>
      </w:r>
      <w:r w:rsidR="004E655B" w:rsidRPr="00D31A68">
        <w:t xml:space="preserve"> Hodnocení </w:t>
      </w:r>
      <w:r w:rsidR="00693665" w:rsidRPr="00D31A68">
        <w:t xml:space="preserve">hráčů se mění postupně v čase, výrazná </w:t>
      </w:r>
      <w:r w:rsidR="008E243E" w:rsidRPr="00D31A68">
        <w:t xml:space="preserve">změna v hodnocení vyžaduje </w:t>
      </w:r>
      <w:r w:rsidR="00395248" w:rsidRPr="00D31A68">
        <w:t>dlouhodob</w:t>
      </w:r>
      <w:r w:rsidR="00FA7F9D" w:rsidRPr="00D31A68">
        <w:t>ě stabilní výkony.</w:t>
      </w:r>
    </w:p>
    <w:p w14:paraId="32408BDC" w14:textId="285F7478" w:rsidR="002C5249" w:rsidRPr="00D31A68" w:rsidRDefault="00724923" w:rsidP="005B5903">
      <w:r w:rsidRPr="00D31A68">
        <w:t>Pravděpodobnost</w:t>
      </w:r>
      <w:r w:rsidR="00CD702E" w:rsidRPr="00D31A68">
        <w:t xml:space="preserve"> vý</w:t>
      </w:r>
      <w:r w:rsidRPr="00D31A68">
        <w:t>hry</w:t>
      </w:r>
      <w:r w:rsidR="00673CC3" w:rsidRPr="00D31A68">
        <w:t xml:space="preserve"> neboli očekávané skóre</w:t>
      </w:r>
      <w:r w:rsidRPr="00D31A68">
        <w:t xml:space="preserve"> hráče Alice</w:t>
      </w:r>
      <w:r w:rsidR="00F4361B" w:rsidRPr="00D31A68">
        <w:t xml:space="preserve"> </w:t>
      </w:r>
      <w:r w:rsidR="00CD702E" w:rsidRPr="00D31A68">
        <w:t xml:space="preserve">se vypočítá </w:t>
      </w:r>
      <w:r w:rsidRPr="00D31A68">
        <w:t>pomocí vzorce</w:t>
      </w:r>
      <w:r w:rsidR="002C5249" w:rsidRPr="00D31A68">
        <w:t xml:space="preserve">: </w:t>
      </w:r>
    </w:p>
    <w:p w14:paraId="06EA313A" w14:textId="1F7F7F91" w:rsidR="008B31FF" w:rsidRPr="00D31A68" w:rsidRDefault="00C57C26" w:rsidP="005B5903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RB-RA)/400</m:t>
                  </m:r>
                </m:sup>
              </m:sSup>
            </m:den>
          </m:f>
        </m:oMath>
      </m:oMathPara>
    </w:p>
    <w:p w14:paraId="3212BF0D" w14:textId="38CC7576" w:rsidR="001D7820" w:rsidRPr="00D31A68" w:rsidRDefault="00CE46DC" w:rsidP="005B5903">
      <w:pPr>
        <w:rPr>
          <w:iCs/>
        </w:rPr>
      </w:pPr>
      <w:r w:rsidRPr="00D31A68">
        <w:rPr>
          <w:iCs/>
        </w:rPr>
        <w:t xml:space="preserve">RB </w:t>
      </w:r>
      <w:proofErr w:type="gramStart"/>
      <w:r w:rsidRPr="00D31A68">
        <w:rPr>
          <w:iCs/>
        </w:rPr>
        <w:t>značí</w:t>
      </w:r>
      <w:proofErr w:type="gramEnd"/>
      <w:r w:rsidRPr="00D31A68">
        <w:rPr>
          <w:iCs/>
        </w:rPr>
        <w:t xml:space="preserve"> rating hráče Bob a RA rating hráče Alice</w:t>
      </w:r>
      <w:r w:rsidR="00A75E0B" w:rsidRPr="00D31A68">
        <w:rPr>
          <w:iCs/>
        </w:rPr>
        <w:t xml:space="preserve">. </w:t>
      </w:r>
    </w:p>
    <w:p w14:paraId="51081111" w14:textId="2EC611B9" w:rsidR="00C27CD1" w:rsidRPr="00D31A68" w:rsidRDefault="00CF68FD" w:rsidP="005B5903">
      <w:pPr>
        <w:rPr>
          <w:iCs/>
        </w:rPr>
      </w:pPr>
      <w:r w:rsidRPr="00D31A68">
        <w:rPr>
          <w:iCs/>
        </w:rPr>
        <w:t>Vzorec pro úpravu počátečních skóre</w:t>
      </w:r>
      <w:r w:rsidR="00560E6D" w:rsidRPr="00D31A68">
        <w:rPr>
          <w:iCs/>
        </w:rPr>
        <w:t>, kde K je K-faktor</w:t>
      </w:r>
      <w:r w:rsidR="00B32DBA" w:rsidRPr="00D31A68">
        <w:rPr>
          <w:iCs/>
        </w:rPr>
        <w:t xml:space="preserve"> </w:t>
      </w:r>
      <w:r w:rsidR="00DF2648" w:rsidRPr="00D31A68">
        <w:rPr>
          <w:iCs/>
        </w:rPr>
        <w:t xml:space="preserve">úpravy skóre a SA </w:t>
      </w:r>
      <w:r w:rsidR="002579CE" w:rsidRPr="00D31A68">
        <w:rPr>
          <w:iCs/>
        </w:rPr>
        <w:t>počet bodů za výsledek zápasu</w:t>
      </w:r>
      <w:r w:rsidR="001524D5" w:rsidRPr="00D31A68">
        <w:rPr>
          <w:iCs/>
        </w:rPr>
        <w:t xml:space="preserve"> (1 za výhru, 0 za prohru, 0,5 za remízu)</w:t>
      </w:r>
      <w:r w:rsidR="002579CE" w:rsidRPr="00D31A68">
        <w:rPr>
          <w:iCs/>
        </w:rPr>
        <w:t>:</w:t>
      </w:r>
    </w:p>
    <w:p w14:paraId="5C46FC64" w14:textId="095236F3" w:rsidR="002D39FE" w:rsidRPr="00D31A68" w:rsidRDefault="002D39FE" w:rsidP="005B5903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A=RA+K(SA-EA)</m:t>
          </m:r>
        </m:oMath>
      </m:oMathPara>
    </w:p>
    <w:p w14:paraId="3062A524" w14:textId="2C92517D" w:rsidR="00010058" w:rsidRPr="00D31A68" w:rsidRDefault="00BE0BD3" w:rsidP="005B5903">
      <w:r w:rsidRPr="00D31A68">
        <w:t xml:space="preserve">Řekněme tedy, že se utká Alice s ratingem </w:t>
      </w:r>
      <w:r w:rsidR="00434628" w:rsidRPr="00D31A68">
        <w:t>1600 a Bob s ratingem 1400.</w:t>
      </w:r>
      <w:r w:rsidR="0028284F" w:rsidRPr="00D31A68">
        <w:t xml:space="preserve"> </w:t>
      </w:r>
    </w:p>
    <w:p w14:paraId="0F977DFE" w14:textId="0BA15A31" w:rsidR="00E27567" w:rsidRPr="00D31A68" w:rsidRDefault="00E27567" w:rsidP="005B5903">
      <w:r w:rsidRPr="00D31A68">
        <w:t>Očekávané skóre Alice</w:t>
      </w:r>
      <w:r w:rsidR="00261184" w:rsidRPr="00D31A68">
        <w:t xml:space="preserve"> = </w:t>
      </w:r>
      <w:bookmarkStart w:id="8" w:name="_Hlk162442384"/>
      <w:r w:rsidR="009E0FA4" w:rsidRPr="00D31A68">
        <w:t>0,759746926</w:t>
      </w:r>
      <w:bookmarkEnd w:id="8"/>
      <w:r w:rsidRPr="00D31A68">
        <w:t>:</w:t>
      </w:r>
    </w:p>
    <w:p w14:paraId="19A3072E" w14:textId="63DF9860" w:rsidR="00E27567" w:rsidRPr="00D31A68" w:rsidRDefault="00E27567" w:rsidP="00E27567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</m:t>
                  </m:r>
                  <m:r>
                    <w:rPr>
                      <w:rFonts w:ascii="Cambria Math" w:hAnsi="Cambria Math"/>
                    </w:rPr>
                    <m:t>1400</m:t>
                  </m:r>
                  <m: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1600</m:t>
                  </m:r>
                  <m:r>
                    <w:rPr>
                      <w:rFonts w:ascii="Cambria Math" w:hAnsi="Cambria Math"/>
                    </w:rPr>
                    <m:t>)/400</m:t>
                  </m:r>
                </m:sup>
              </m:sSup>
            </m:den>
          </m:f>
        </m:oMath>
      </m:oMathPara>
    </w:p>
    <w:p w14:paraId="10477038" w14:textId="23BBAD71" w:rsidR="009E0FA4" w:rsidRPr="00D31A68" w:rsidRDefault="009E0FA4" w:rsidP="009E0FA4">
      <w:r w:rsidRPr="00D31A68">
        <w:t xml:space="preserve">Očekávané skóre </w:t>
      </w:r>
      <w:r w:rsidRPr="00D31A68">
        <w:t>Boba</w:t>
      </w:r>
      <w:r w:rsidRPr="00D31A68">
        <w:t xml:space="preserve"> = </w:t>
      </w:r>
      <w:r w:rsidR="00244D56" w:rsidRPr="00D31A68">
        <w:t>0,24025307</w:t>
      </w:r>
      <w:r w:rsidR="00555B8C" w:rsidRPr="00D31A68">
        <w:t>4</w:t>
      </w:r>
      <w:r w:rsidRPr="00D31A68">
        <w:t>:</w:t>
      </w:r>
    </w:p>
    <w:p w14:paraId="1FA8D589" w14:textId="31BF3CAC" w:rsidR="009E0FA4" w:rsidRPr="00D31A68" w:rsidRDefault="009E0FA4" w:rsidP="009E0FA4">
      <w:pPr>
        <w:rPr>
          <w:rFonts w:eastAsiaTheme="minorEastAsia"/>
          <w:iCs/>
        </w:rPr>
      </w:pPr>
      <m:oMathPara>
        <m:oMath>
          <m:r>
            <w:rPr>
              <w:rFonts w:ascii="Cambria Math" w:hAnsi="Cambria Math"/>
            </w:rPr>
            <m:t>E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r>
                    <w:rPr>
                      <w:rFonts w:ascii="Cambria Math" w:hAnsi="Cambria Math"/>
                    </w:rPr>
                    <m:t>(1</m:t>
                  </m:r>
                  <m:r>
                    <w:rPr>
                      <w:rFonts w:ascii="Cambria Math" w:hAnsi="Cambria Math"/>
                    </w:rPr>
                    <m:t>6</m:t>
                  </m:r>
                  <m:r>
                    <w:rPr>
                      <w:rFonts w:ascii="Cambria Math" w:hAnsi="Cambria Math"/>
                    </w:rPr>
                    <m:t>00-1</m:t>
                  </m:r>
                  <m:r>
                    <w:rPr>
                      <w:rFonts w:ascii="Cambria Math" w:hAnsi="Cambria Math"/>
                    </w:rPr>
                    <m:t>4</m:t>
                  </m:r>
                  <m:r>
                    <w:rPr>
                      <w:rFonts w:ascii="Cambria Math" w:hAnsi="Cambria Math"/>
                    </w:rPr>
                    <m:t>00)/400</m:t>
                  </m:r>
                </m:sup>
              </m:sSup>
            </m:den>
          </m:f>
        </m:oMath>
      </m:oMathPara>
    </w:p>
    <w:p w14:paraId="2223E3DF" w14:textId="53379464" w:rsidR="00555B8C" w:rsidRPr="00D31A68" w:rsidRDefault="00555B8C" w:rsidP="005B5903">
      <w:r w:rsidRPr="00D31A68">
        <w:t>Vidíme, že součet očekávaného skóre Alice a Boba je roven 1.</w:t>
      </w:r>
    </w:p>
    <w:p w14:paraId="3D5DF7CC" w14:textId="7450F167" w:rsidR="00C8429D" w:rsidRPr="00D31A68" w:rsidRDefault="00090A4C" w:rsidP="005B5903">
      <w:r w:rsidRPr="00D31A68">
        <w:t xml:space="preserve">Řekněme dále, že </w:t>
      </w:r>
      <w:r w:rsidR="00A952E0" w:rsidRPr="00D31A68">
        <w:t>K = 32 a vypočítejme nov</w:t>
      </w:r>
      <w:r w:rsidR="00C8429D" w:rsidRPr="00D31A68">
        <w:t>é ratingy obou hráčů.</w:t>
      </w:r>
    </w:p>
    <w:p w14:paraId="1376AF96" w14:textId="6ACBB9DF" w:rsidR="00C8429D" w:rsidRPr="00D31A68" w:rsidRDefault="00C8429D" w:rsidP="00C8429D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A=</m:t>
          </m:r>
          <m:r>
            <w:rPr>
              <w:rFonts w:ascii="Cambria Math" w:hAnsi="Cambria Math"/>
            </w:rPr>
            <m:t>1600</m:t>
          </m:r>
          <m:r>
            <w:rPr>
              <w:rFonts w:ascii="Cambria Math" w:hAnsi="Cambria Math"/>
            </w:rPr>
            <m:t>+</m:t>
          </m:r>
          <m:r>
            <w:rPr>
              <w:rFonts w:ascii="Cambria Math" w:hAnsi="Cambria Math"/>
            </w:rPr>
            <m:t>32</m:t>
          </m:r>
          <m: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 xml:space="preserve">1- </m:t>
          </m:r>
          <m:r>
            <m:rPr>
              <m:sty m:val="p"/>
            </m:rPr>
            <w:rPr>
              <w:rFonts w:ascii="Cambria Math" w:hAnsi="Cambria Math"/>
            </w:rPr>
            <m:t>0,759746926</m:t>
          </m:r>
          <m:r>
            <w:rPr>
              <w:rFonts w:ascii="Cambria Math" w:hAnsi="Cambria Math"/>
            </w:rPr>
            <m:t>)</m:t>
          </m:r>
        </m:oMath>
      </m:oMathPara>
    </w:p>
    <w:p w14:paraId="0D4488E9" w14:textId="7F3D9C66" w:rsidR="00C8429D" w:rsidRPr="00D31A68" w:rsidRDefault="00C8429D" w:rsidP="00C8429D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R</m:t>
              </m:r>
            </m:e>
            <m:sup>
              <m:r>
                <w:rPr>
                  <w:rFonts w:ascii="Cambria Math" w:hAnsi="Cambria Math"/>
                </w:rPr>
                <m:t>'</m:t>
              </m:r>
            </m:sup>
          </m:sSup>
          <m:r>
            <w:rPr>
              <w:rFonts w:ascii="Cambria Math" w:hAnsi="Cambria Math"/>
            </w:rPr>
            <m:t>B</m:t>
          </m:r>
          <m:r>
            <w:rPr>
              <w:rFonts w:ascii="Cambria Math" w:hAnsi="Cambria Math"/>
            </w:rPr>
            <m:t>=1</m:t>
          </m:r>
          <m:r>
            <w:rPr>
              <w:rFonts w:ascii="Cambria Math" w:hAnsi="Cambria Math"/>
            </w:rPr>
            <m:t>400</m:t>
          </m:r>
          <m:r>
            <w:rPr>
              <w:rFonts w:ascii="Cambria Math" w:hAnsi="Cambria Math"/>
            </w:rPr>
            <m:t>+32(</m:t>
          </m:r>
          <m:r>
            <w:rPr>
              <w:rFonts w:ascii="Cambria Math" w:hAnsi="Cambria Math"/>
            </w:rPr>
            <m:t>0</m:t>
          </m:r>
          <m:r>
            <w:rPr>
              <w:rFonts w:ascii="Cambria Math" w:hAnsi="Cambria Math"/>
            </w:rPr>
            <m:t xml:space="preserve">- </m:t>
          </m:r>
          <m:r>
            <m:rPr>
              <m:sty m:val="p"/>
            </m:rPr>
            <w:rPr>
              <w:rFonts w:ascii="Cambria Math" w:hAnsi="Cambria Math"/>
            </w:rPr>
            <m:t>0,240253074</m:t>
          </m:r>
          <m:r>
            <w:rPr>
              <w:rFonts w:ascii="Cambria Math" w:hAnsi="Cambria Math"/>
            </w:rPr>
            <m:t>)</m:t>
          </m:r>
        </m:oMath>
      </m:oMathPara>
    </w:p>
    <w:p w14:paraId="63595895" w14:textId="51F11D37" w:rsidR="00E70831" w:rsidRPr="00D31A68" w:rsidRDefault="009E59DE" w:rsidP="00C8429D">
      <w:pPr>
        <w:rPr>
          <w:rFonts w:eastAsiaTheme="minorEastAsia"/>
        </w:rPr>
      </w:pPr>
      <w:r w:rsidRPr="00D31A68">
        <w:rPr>
          <w:rFonts w:eastAsiaTheme="minorEastAsia"/>
        </w:rPr>
        <w:t xml:space="preserve">Nový rating hráče Alice </w:t>
      </w:r>
      <w:r w:rsidR="00A1475C" w:rsidRPr="00D31A68">
        <w:rPr>
          <w:rFonts w:eastAsiaTheme="minorEastAsia"/>
        </w:rPr>
        <w:t>je nyní</w:t>
      </w:r>
      <w:r w:rsidR="00494272" w:rsidRPr="00D31A68">
        <w:rPr>
          <w:rFonts w:eastAsiaTheme="minorEastAsia"/>
        </w:rPr>
        <w:t xml:space="preserve"> 160</w:t>
      </w:r>
      <w:r w:rsidR="007A392C" w:rsidRPr="00D31A68">
        <w:rPr>
          <w:rFonts w:eastAsiaTheme="minorEastAsia"/>
        </w:rPr>
        <w:t xml:space="preserve">8 a Boba </w:t>
      </w:r>
      <w:r w:rsidR="00977123" w:rsidRPr="00D31A68">
        <w:rPr>
          <w:rFonts w:eastAsiaTheme="minorEastAsia"/>
        </w:rPr>
        <w:t>1392.</w:t>
      </w:r>
    </w:p>
    <w:p w14:paraId="5B52FC39" w14:textId="44D4C55F" w:rsidR="00E27567" w:rsidRPr="00D31A68" w:rsidRDefault="00AD5326" w:rsidP="005B5903">
      <w:r w:rsidRPr="00D31A68">
        <w:lastRenderedPageBreak/>
        <w:t xml:space="preserve">V současnosti se Elo model využívá </w:t>
      </w:r>
      <w:r w:rsidR="00FD7840">
        <w:t>kromě</w:t>
      </w:r>
      <w:r w:rsidR="00D31A68">
        <w:t xml:space="preserve"> šach</w:t>
      </w:r>
      <w:r w:rsidR="00056331">
        <w:t>u také ve sportu, deskových hrách, videohrách</w:t>
      </w:r>
      <w:r w:rsidR="008B3E55">
        <w:t xml:space="preserve">, ale také v různých seznamovacích aplikacích, které na základě </w:t>
      </w:r>
      <w:r w:rsidR="00D757E0">
        <w:t>E</w:t>
      </w:r>
      <w:r w:rsidR="008B3E55">
        <w:t xml:space="preserve">lo modelu </w:t>
      </w:r>
      <w:r w:rsidR="00D757E0">
        <w:t xml:space="preserve">hodnotí profily </w:t>
      </w:r>
      <w:r w:rsidR="00641B17">
        <w:t xml:space="preserve">uživatelů a </w:t>
      </w:r>
      <w:r w:rsidR="009368A3">
        <w:t xml:space="preserve">podle nich pak profily </w:t>
      </w:r>
      <w:r w:rsidR="00450191">
        <w:t>nabízej</w:t>
      </w:r>
      <w:r w:rsidR="009368A3">
        <w:t xml:space="preserve">í </w:t>
      </w:r>
      <w:r w:rsidR="00CB7A78">
        <w:t>méně či více.</w:t>
      </w:r>
    </w:p>
    <w:p w14:paraId="2F3202EA" w14:textId="48803555" w:rsidR="00627A34" w:rsidRPr="00D31A68" w:rsidRDefault="004A3717" w:rsidP="00627A34">
      <w:pPr>
        <w:pStyle w:val="Nadpis2"/>
      </w:pPr>
      <w:bookmarkStart w:id="9" w:name="_Toc162473111"/>
      <w:r w:rsidRPr="00D31A68">
        <w:t xml:space="preserve">Nástroje pro </w:t>
      </w:r>
      <w:r w:rsidR="002517A5">
        <w:t>práci s daty</w:t>
      </w:r>
      <w:bookmarkEnd w:id="9"/>
    </w:p>
    <w:p w14:paraId="1D27AF87" w14:textId="57511E8B" w:rsidR="008D2AC3" w:rsidRDefault="000F61E7" w:rsidP="008D2AC3">
      <w:r>
        <w:t xml:space="preserve">Práce s daty je nedílnou součástí </w:t>
      </w:r>
      <w:r w:rsidR="00B44C79">
        <w:t>statistické analýzy</w:t>
      </w:r>
      <w:r w:rsidR="00055284">
        <w:t xml:space="preserve"> a má několik</w:t>
      </w:r>
      <w:r w:rsidR="008B0838">
        <w:t xml:space="preserve"> částí, kter</w:t>
      </w:r>
      <w:r w:rsidR="0020659D">
        <w:t>é</w:t>
      </w:r>
      <w:r w:rsidR="008B0838">
        <w:t xml:space="preserve"> </w:t>
      </w:r>
      <w:r w:rsidR="008B4598">
        <w:t>zahrnuj</w:t>
      </w:r>
      <w:r w:rsidR="0020659D">
        <w:t>í</w:t>
      </w:r>
      <w:r w:rsidR="00886405">
        <w:t xml:space="preserve"> </w:t>
      </w:r>
      <w:r w:rsidR="00452584">
        <w:t xml:space="preserve">sběr dat, porozumění datům, </w:t>
      </w:r>
      <w:r w:rsidR="00601944">
        <w:t xml:space="preserve">přípravu dat, </w:t>
      </w:r>
      <w:r w:rsidR="009E1292">
        <w:t xml:space="preserve">prediktivní </w:t>
      </w:r>
      <w:r w:rsidR="00601944">
        <w:t xml:space="preserve">modelování, vyhodnocení výsledků a </w:t>
      </w:r>
      <w:r w:rsidR="00F81B82">
        <w:t xml:space="preserve">nasazení </w:t>
      </w:r>
      <w:r w:rsidR="009E1292">
        <w:t>výsledků do praxe.</w:t>
      </w:r>
      <w:r w:rsidR="00F81B82">
        <w:t xml:space="preserve"> </w:t>
      </w:r>
      <w:r w:rsidR="009E1292">
        <w:t xml:space="preserve">Každá z těchto částí má svá specifika a </w:t>
      </w:r>
      <w:r w:rsidR="003D5CF9">
        <w:t>e</w:t>
      </w:r>
      <w:r w:rsidR="003D5CF9" w:rsidRPr="003D5CF9">
        <w:t xml:space="preserve">xistuje </w:t>
      </w:r>
      <w:r w:rsidR="003D5CF9">
        <w:t xml:space="preserve">pro ně </w:t>
      </w:r>
      <w:r w:rsidR="003D5CF9" w:rsidRPr="003D5CF9">
        <w:t>široká škála nástrojů a technik</w:t>
      </w:r>
      <w:r w:rsidR="003D5CF9">
        <w:t>.</w:t>
      </w:r>
      <w:r w:rsidR="000D598C">
        <w:t xml:space="preserve"> </w:t>
      </w:r>
      <w:r w:rsidR="000D598C" w:rsidRPr="000D598C">
        <w:t>Tato kapitola se zaměřuje na představení a popis některých klíčových nástrojů, které jsou k dispozici pro práci s daty.</w:t>
      </w:r>
      <w:r w:rsidR="005F3497">
        <w:t xml:space="preserve"> Dva </w:t>
      </w:r>
      <w:r w:rsidR="00D85D84">
        <w:t>nejpopulárnější jazyky v této o</w:t>
      </w:r>
      <w:r w:rsidR="00971650">
        <w:t>blasti jsou Python a R</w:t>
      </w:r>
      <w:r w:rsidR="009168AA">
        <w:t xml:space="preserve"> (</w:t>
      </w:r>
      <w:proofErr w:type="spellStart"/>
      <w:r w:rsidR="009168AA">
        <w:t>Datacamp</w:t>
      </w:r>
      <w:proofErr w:type="spellEnd"/>
      <w:r w:rsidR="009168AA">
        <w:t>, 2022)</w:t>
      </w:r>
      <w:r w:rsidR="00B714ED">
        <w:t>.</w:t>
      </w:r>
    </w:p>
    <w:p w14:paraId="00FAA566" w14:textId="58923B17" w:rsidR="004A7863" w:rsidRDefault="00D766BF" w:rsidP="001B0006">
      <w:pPr>
        <w:pStyle w:val="Nadpis3"/>
      </w:pPr>
      <w:bookmarkStart w:id="10" w:name="_Toc162473112"/>
      <w:r>
        <w:t>Python</w:t>
      </w:r>
      <w:bookmarkEnd w:id="10"/>
    </w:p>
    <w:p w14:paraId="1A6B2E20" w14:textId="588F3822" w:rsidR="000018F5" w:rsidRDefault="00F62E7A" w:rsidP="00D766BF">
      <w:r>
        <w:t>Python je univerzální programovací jazyk</w:t>
      </w:r>
      <w:r w:rsidR="00BF132A">
        <w:t>, který se stal nedílnou součástí datové analýzy a datové vědy</w:t>
      </w:r>
      <w:r w:rsidR="00450288">
        <w:t>. Jeho jednoduchost, výkonnost</w:t>
      </w:r>
      <w:r w:rsidR="0071696B">
        <w:t xml:space="preserve">, ale hlavně </w:t>
      </w:r>
      <w:r w:rsidR="00450288">
        <w:t>velk</w:t>
      </w:r>
      <w:r w:rsidR="00686CBA">
        <w:t>é množství knihoven</w:t>
      </w:r>
      <w:r w:rsidR="00362FD4">
        <w:t>, za kterými stojí rozsáhlá komunita uživatelů</w:t>
      </w:r>
      <w:r w:rsidR="00611AD9">
        <w:t>, je příčinou jeho stále rostoucí popularity</w:t>
      </w:r>
      <w:r w:rsidR="000375CD">
        <w:t xml:space="preserve"> (</w:t>
      </w:r>
      <w:proofErr w:type="spellStart"/>
      <w:r w:rsidR="000375CD">
        <w:t>Datacamp</w:t>
      </w:r>
      <w:proofErr w:type="spellEnd"/>
      <w:r w:rsidR="000D5BF0">
        <w:t>, 2022)</w:t>
      </w:r>
      <w:r w:rsidR="00611AD9">
        <w:t>.</w:t>
      </w:r>
      <w:r w:rsidR="00567E44">
        <w:t xml:space="preserve"> Python nabízí téměř neomezené možnosti</w:t>
      </w:r>
      <w:r w:rsidR="00450ED9">
        <w:t xml:space="preserve">, které </w:t>
      </w:r>
      <w:r w:rsidR="00F0120B">
        <w:t>zprostředkovávají</w:t>
      </w:r>
      <w:r w:rsidR="00450ED9">
        <w:t xml:space="preserve"> právě zmíněné knihovny v oblasti </w:t>
      </w:r>
      <w:r w:rsidR="00643466">
        <w:t>získávání, čištění a vizualizace dat</w:t>
      </w:r>
      <w:r w:rsidR="0094265A">
        <w:t xml:space="preserve"> nebo</w:t>
      </w:r>
      <w:r w:rsidR="00EC59CC">
        <w:t xml:space="preserve"> </w:t>
      </w:r>
      <w:r w:rsidR="0094265A">
        <w:t>strojového učení.</w:t>
      </w:r>
    </w:p>
    <w:p w14:paraId="468C27BA" w14:textId="4410F371" w:rsidR="00A02373" w:rsidRDefault="004442B8" w:rsidP="00A02373">
      <w:pPr>
        <w:pStyle w:val="Odstavecseseznamem"/>
        <w:numPr>
          <w:ilvl w:val="0"/>
          <w:numId w:val="14"/>
        </w:numPr>
      </w:pPr>
      <w:proofErr w:type="spellStart"/>
      <w:r>
        <w:t>Pandas</w:t>
      </w:r>
      <w:proofErr w:type="spellEnd"/>
      <w:r>
        <w:t xml:space="preserve">: </w:t>
      </w:r>
      <w:r w:rsidR="00BB1329">
        <w:t xml:space="preserve">Open-source knihovna pro </w:t>
      </w:r>
      <w:r w:rsidR="009D1BF7">
        <w:t>manipulaci</w:t>
      </w:r>
      <w:r w:rsidR="0073118C">
        <w:t xml:space="preserve"> s daty</w:t>
      </w:r>
      <w:r w:rsidR="004B0D86">
        <w:t>, která poskytuje</w:t>
      </w:r>
      <w:r w:rsidR="004E2217">
        <w:t xml:space="preserve"> </w:t>
      </w:r>
      <w:r w:rsidR="00F20F5E">
        <w:t>nástroj</w:t>
      </w:r>
      <w:r w:rsidR="004B0D86">
        <w:t xml:space="preserve"> </w:t>
      </w:r>
      <w:r w:rsidR="00157EE6">
        <w:t>„</w:t>
      </w:r>
      <w:proofErr w:type="spellStart"/>
      <w:r w:rsidR="00157EE6">
        <w:t>DataFrame</w:t>
      </w:r>
      <w:proofErr w:type="spellEnd"/>
      <w:r w:rsidR="00157EE6">
        <w:t>“</w:t>
      </w:r>
      <w:r w:rsidR="004E2217">
        <w:t xml:space="preserve">, což je </w:t>
      </w:r>
      <w:r w:rsidR="005D43A0">
        <w:t>snadno použiteln</w:t>
      </w:r>
      <w:r w:rsidR="00F20F5E">
        <w:t>á</w:t>
      </w:r>
      <w:r w:rsidR="005D43A0">
        <w:t xml:space="preserve"> a výkonn</w:t>
      </w:r>
      <w:r w:rsidR="00F20F5E">
        <w:t>á</w:t>
      </w:r>
      <w:r w:rsidR="00157EE6">
        <w:t xml:space="preserve"> </w:t>
      </w:r>
      <w:r w:rsidR="005D43A0">
        <w:t>tabulkov</w:t>
      </w:r>
      <w:r w:rsidR="00F20F5E">
        <w:t>á</w:t>
      </w:r>
      <w:r w:rsidR="005D43A0">
        <w:t xml:space="preserve"> </w:t>
      </w:r>
      <w:r w:rsidR="00F20F5E">
        <w:t>struktura</w:t>
      </w:r>
      <w:r w:rsidR="005D43A0">
        <w:t>, kter</w:t>
      </w:r>
      <w:r w:rsidR="00F20F5E">
        <w:t>á</w:t>
      </w:r>
      <w:r w:rsidR="005D43A0">
        <w:t xml:space="preserve"> umožňuje snadné ukládání, načítání</w:t>
      </w:r>
      <w:r w:rsidR="0073118C">
        <w:t xml:space="preserve"> a indexování dat. </w:t>
      </w:r>
      <w:proofErr w:type="spellStart"/>
      <w:r w:rsidR="00F20F5E">
        <w:t>Pandas</w:t>
      </w:r>
      <w:proofErr w:type="spellEnd"/>
      <w:r w:rsidR="00F20F5E">
        <w:t xml:space="preserve"> poskytuje také </w:t>
      </w:r>
      <w:r w:rsidR="00F76444">
        <w:t xml:space="preserve">jednorozměrnou datovou strukturu </w:t>
      </w:r>
      <w:r w:rsidR="00F20F5E">
        <w:t>„</w:t>
      </w:r>
      <w:proofErr w:type="spellStart"/>
      <w:r w:rsidR="00F20F5E">
        <w:t>Series</w:t>
      </w:r>
      <w:proofErr w:type="spellEnd"/>
      <w:r w:rsidR="00F20F5E">
        <w:t>“</w:t>
      </w:r>
      <w:r w:rsidR="00F76444">
        <w:t xml:space="preserve"> a další funkce pro </w:t>
      </w:r>
      <w:r w:rsidR="006F3A7C">
        <w:t>operace</w:t>
      </w:r>
      <w:r w:rsidR="00F76444">
        <w:t xml:space="preserve"> s</w:t>
      </w:r>
      <w:r w:rsidR="006F3A7C">
        <w:t> </w:t>
      </w:r>
      <w:r w:rsidR="00F76444">
        <w:t>nimi</w:t>
      </w:r>
      <w:r w:rsidR="006F3A7C">
        <w:t>.</w:t>
      </w:r>
    </w:p>
    <w:p w14:paraId="212A3DBA" w14:textId="22B8109F" w:rsidR="006F3A7C" w:rsidRDefault="006F3A7C" w:rsidP="00A02373">
      <w:pPr>
        <w:pStyle w:val="Odstavecseseznamem"/>
        <w:numPr>
          <w:ilvl w:val="0"/>
          <w:numId w:val="14"/>
        </w:numPr>
      </w:pPr>
      <w:proofErr w:type="spellStart"/>
      <w:r>
        <w:t>NumPy</w:t>
      </w:r>
      <w:proofErr w:type="spellEnd"/>
      <w:r>
        <w:t xml:space="preserve">: </w:t>
      </w:r>
      <w:proofErr w:type="spellStart"/>
      <w:r w:rsidR="00053457" w:rsidRPr="00053457">
        <w:t>NumPy</w:t>
      </w:r>
      <w:proofErr w:type="spellEnd"/>
      <w:r w:rsidR="00053457" w:rsidRPr="00053457">
        <w:t xml:space="preserve"> je</w:t>
      </w:r>
      <w:r w:rsidR="00053457">
        <w:t xml:space="preserve"> </w:t>
      </w:r>
      <w:r w:rsidR="00053457" w:rsidRPr="00053457">
        <w:t xml:space="preserve">knihovna pro vědecké výpočty v Pythonu. Poskytuje vysokoúčinné datové struktury, jako jsou vícedimenzionální pole </w:t>
      </w:r>
      <w:r w:rsidR="00053457">
        <w:t>„</w:t>
      </w:r>
      <w:proofErr w:type="spellStart"/>
      <w:r w:rsidR="00053457" w:rsidRPr="00053457">
        <w:t>ndarray</w:t>
      </w:r>
      <w:proofErr w:type="spellEnd"/>
      <w:r w:rsidR="00053457">
        <w:t>“</w:t>
      </w:r>
      <w:r w:rsidR="00053457" w:rsidRPr="00053457">
        <w:t>, a širokou škálu matematických funkcí pro práci s</w:t>
      </w:r>
      <w:r w:rsidR="00053457">
        <w:t xml:space="preserve"> </w:t>
      </w:r>
      <w:r w:rsidR="00053457" w:rsidRPr="00053457">
        <w:t>daty.</w:t>
      </w:r>
    </w:p>
    <w:p w14:paraId="0367C3B0" w14:textId="7A811934" w:rsidR="00053457" w:rsidRDefault="00053457" w:rsidP="00A02373">
      <w:pPr>
        <w:pStyle w:val="Odstavecseseznamem"/>
        <w:numPr>
          <w:ilvl w:val="0"/>
          <w:numId w:val="14"/>
        </w:numPr>
      </w:pPr>
      <w:proofErr w:type="spellStart"/>
      <w:r>
        <w:t>Matplotlib</w:t>
      </w:r>
      <w:proofErr w:type="spellEnd"/>
      <w:r>
        <w:t xml:space="preserve">: </w:t>
      </w:r>
      <w:r w:rsidR="002D6E1A">
        <w:t>J</w:t>
      </w:r>
      <w:r w:rsidR="002D6E1A" w:rsidRPr="002D6E1A">
        <w:t>e</w:t>
      </w:r>
      <w:r w:rsidR="002D6E1A">
        <w:t xml:space="preserve"> to</w:t>
      </w:r>
      <w:r w:rsidR="002D6E1A" w:rsidRPr="002D6E1A">
        <w:t xml:space="preserve"> knihovna pro vizualizaci dat v Pythonu. Poskytuje širokou škálu funkcí pro tvorbu statických, interaktivních a animovaných grafů a vizualizací dat.</w:t>
      </w:r>
    </w:p>
    <w:p w14:paraId="2D864AFC" w14:textId="1210EFC1" w:rsidR="002D6E1A" w:rsidRDefault="002D6E1A" w:rsidP="00A02373">
      <w:pPr>
        <w:pStyle w:val="Odstavecseseznamem"/>
        <w:numPr>
          <w:ilvl w:val="0"/>
          <w:numId w:val="14"/>
        </w:numPr>
      </w:pPr>
      <w:proofErr w:type="spellStart"/>
      <w:r>
        <w:t>Seaborn</w:t>
      </w:r>
      <w:proofErr w:type="spellEnd"/>
      <w:r>
        <w:t xml:space="preserve">: </w:t>
      </w:r>
      <w:proofErr w:type="spellStart"/>
      <w:r w:rsidR="00227C9C" w:rsidRPr="00227C9C">
        <w:t>Seaborn</w:t>
      </w:r>
      <w:proofErr w:type="spellEnd"/>
      <w:r w:rsidR="00227C9C" w:rsidRPr="00227C9C">
        <w:t xml:space="preserve"> je knihovna pro vizualizaci dat založená na </w:t>
      </w:r>
      <w:proofErr w:type="spellStart"/>
      <w:r w:rsidR="00227C9C" w:rsidRPr="00227C9C">
        <w:t>Matplotlib</w:t>
      </w:r>
      <w:proofErr w:type="spellEnd"/>
      <w:r w:rsidR="00227C9C" w:rsidRPr="00227C9C">
        <w:t>, která usnadňuje tvorbu esteticky příjemných a informativních grafů. Často se používá pro vizualizaci výsledků analýzy dat a pro zkoumání vztahů mezi proměnnými.</w:t>
      </w:r>
    </w:p>
    <w:p w14:paraId="0DE7F45B" w14:textId="3B71FFE3" w:rsidR="00227C9C" w:rsidRDefault="00227C9C" w:rsidP="00A02373">
      <w:pPr>
        <w:pStyle w:val="Odstavecseseznamem"/>
        <w:numPr>
          <w:ilvl w:val="0"/>
          <w:numId w:val="14"/>
        </w:numPr>
      </w:pPr>
      <w:proofErr w:type="spellStart"/>
      <w:r>
        <w:t>Scikit-learn</w:t>
      </w:r>
      <w:proofErr w:type="spellEnd"/>
      <w:r>
        <w:t xml:space="preserve">: </w:t>
      </w:r>
      <w:proofErr w:type="spellStart"/>
      <w:r w:rsidR="00DB60DD" w:rsidRPr="00DB60DD">
        <w:t>Scikit-learn</w:t>
      </w:r>
      <w:proofErr w:type="spellEnd"/>
      <w:r w:rsidR="00DB60DD" w:rsidRPr="00DB60DD">
        <w:t xml:space="preserve"> je knihovna pro strojové učení v Pythonu. Obsahuje širokou škálu algoritmů pro klasifikaci, regresi, shlukování, redukci </w:t>
      </w:r>
      <w:proofErr w:type="spellStart"/>
      <w:r w:rsidR="00DB60DD" w:rsidRPr="00DB60DD">
        <w:t>dimenzionality</w:t>
      </w:r>
      <w:proofErr w:type="spellEnd"/>
      <w:r w:rsidR="00DB60DD" w:rsidRPr="00DB60DD">
        <w:t xml:space="preserve"> a další techniky strojového učení, stejně jako nástroje pro evaluaci a předzpracování dat.</w:t>
      </w:r>
    </w:p>
    <w:p w14:paraId="367ECC27" w14:textId="7DBC8A4F" w:rsidR="00DB60DD" w:rsidRDefault="00DB60DD" w:rsidP="00A02373">
      <w:pPr>
        <w:pStyle w:val="Odstavecseseznamem"/>
        <w:numPr>
          <w:ilvl w:val="0"/>
          <w:numId w:val="14"/>
        </w:numPr>
      </w:pPr>
      <w:proofErr w:type="spellStart"/>
      <w:r>
        <w:t>Requests</w:t>
      </w:r>
      <w:proofErr w:type="spellEnd"/>
      <w:r>
        <w:t xml:space="preserve">: </w:t>
      </w:r>
      <w:proofErr w:type="spellStart"/>
      <w:r w:rsidR="000D02A8" w:rsidRPr="000D02A8">
        <w:t>Requests</w:t>
      </w:r>
      <w:proofErr w:type="spellEnd"/>
      <w:r w:rsidR="000D02A8" w:rsidRPr="000D02A8">
        <w:t xml:space="preserve"> je knihovna pro práci s HTTP požadavky v Pythonu. Je často používána pro komunikaci s webovými API a stahování dat z internetu.</w:t>
      </w:r>
    </w:p>
    <w:p w14:paraId="5482DE8C" w14:textId="1387672E" w:rsidR="000018F5" w:rsidRDefault="00DB60DD" w:rsidP="008B457B">
      <w:pPr>
        <w:pStyle w:val="Odstavecseseznamem"/>
        <w:numPr>
          <w:ilvl w:val="0"/>
          <w:numId w:val="14"/>
        </w:numPr>
      </w:pPr>
      <w:proofErr w:type="spellStart"/>
      <w:r>
        <w:t>BeautifulSoup</w:t>
      </w:r>
      <w:proofErr w:type="spellEnd"/>
      <w:r>
        <w:t xml:space="preserve">: </w:t>
      </w:r>
      <w:r w:rsidR="009B4B7C">
        <w:t>P</w:t>
      </w:r>
      <w:r w:rsidR="009B4B7C" w:rsidRPr="009B4B7C">
        <w:t xml:space="preserve">opulární knihovna, která </w:t>
      </w:r>
      <w:proofErr w:type="gramStart"/>
      <w:r w:rsidR="009B4B7C" w:rsidRPr="009B4B7C">
        <w:t>slouží</w:t>
      </w:r>
      <w:proofErr w:type="gramEnd"/>
      <w:r w:rsidR="009B4B7C" w:rsidRPr="009B4B7C">
        <w:t xml:space="preserve"> k extrakci dat z HTML a XML dokumentů. Je často používána pro web </w:t>
      </w:r>
      <w:proofErr w:type="spellStart"/>
      <w:r w:rsidR="009B4B7C" w:rsidRPr="009B4B7C">
        <w:t>scraping</w:t>
      </w:r>
      <w:proofErr w:type="spellEnd"/>
      <w:r w:rsidR="009B4B7C" w:rsidRPr="009B4B7C">
        <w:t>, což je proces získávání strukturovaných dat z webových stránek.</w:t>
      </w:r>
    </w:p>
    <w:p w14:paraId="7EFD7B87" w14:textId="6E5BF704" w:rsidR="008B457B" w:rsidRDefault="009168AA" w:rsidP="009168AA">
      <w:pPr>
        <w:pStyle w:val="Nadpis3"/>
      </w:pPr>
      <w:bookmarkStart w:id="11" w:name="_Toc162473113"/>
      <w:r>
        <w:lastRenderedPageBreak/>
        <w:t>Další nástroje</w:t>
      </w:r>
      <w:bookmarkEnd w:id="11"/>
    </w:p>
    <w:p w14:paraId="0499E677" w14:textId="324A043F" w:rsidR="00083AC1" w:rsidRDefault="00B62DCB" w:rsidP="00486F8F">
      <w:r w:rsidRPr="00B62DCB">
        <w:t xml:space="preserve">R je další programovací jazyk, který se často používá v statistice a analýze dat. </w:t>
      </w:r>
      <w:r w:rsidR="0020162F">
        <w:t>Podobně jako Python o</w:t>
      </w:r>
      <w:r w:rsidRPr="00B62DCB">
        <w:t xml:space="preserve">bsahuje mnoho balíčků pro manipulaci s daty, vizualizaci a statistické analýzy, jako je například </w:t>
      </w:r>
      <w:proofErr w:type="spellStart"/>
      <w:r w:rsidRPr="00B62DCB">
        <w:t>dplyr</w:t>
      </w:r>
      <w:proofErr w:type="spellEnd"/>
      <w:r w:rsidRPr="00B62DCB">
        <w:t xml:space="preserve">, ggplot2 a </w:t>
      </w:r>
      <w:proofErr w:type="spellStart"/>
      <w:r w:rsidRPr="00B62DCB">
        <w:t>tidyr</w:t>
      </w:r>
      <w:proofErr w:type="spellEnd"/>
      <w:r w:rsidRPr="00B62DCB">
        <w:t>.</w:t>
      </w:r>
      <w:r w:rsidR="001571CC">
        <w:t xml:space="preserve"> </w:t>
      </w:r>
      <w:r w:rsidR="00DA6B73">
        <w:t xml:space="preserve">Stejně jako Python i R dokáže pokrýt všechny oblasti datové vědy. </w:t>
      </w:r>
      <w:r w:rsidR="00F01F6B">
        <w:t xml:space="preserve"> </w:t>
      </w:r>
      <w:r w:rsidR="00486F8F">
        <w:t>Oproti Pythonu j</w:t>
      </w:r>
      <w:r w:rsidR="00D554BF">
        <w:t>e</w:t>
      </w:r>
      <w:r w:rsidR="00486F8F">
        <w:t xml:space="preserve"> </w:t>
      </w:r>
      <w:r w:rsidR="00CF2703">
        <w:t>však v</w:t>
      </w:r>
      <w:r w:rsidR="00486F8F">
        <w:t xml:space="preserve"> R </w:t>
      </w:r>
      <w:r w:rsidR="00D554BF">
        <w:t>náročnější</w:t>
      </w:r>
      <w:r w:rsidR="009153CE">
        <w:t xml:space="preserve"> řešení</w:t>
      </w:r>
      <w:r w:rsidR="00D554BF">
        <w:t xml:space="preserve"> složitějších </w:t>
      </w:r>
      <w:r w:rsidR="009153CE">
        <w:t>úloh</w:t>
      </w:r>
      <w:r w:rsidR="00BA30B4">
        <w:t xml:space="preserve"> </w:t>
      </w:r>
      <w:r w:rsidR="009153CE">
        <w:t>(</w:t>
      </w:r>
      <w:proofErr w:type="spellStart"/>
      <w:r w:rsidR="009153CE">
        <w:t>Datacamp</w:t>
      </w:r>
      <w:proofErr w:type="spellEnd"/>
      <w:r w:rsidR="009153CE">
        <w:t>, 2022).</w:t>
      </w:r>
      <w:r w:rsidR="00486F8F">
        <w:t xml:space="preserve"> </w:t>
      </w:r>
    </w:p>
    <w:p w14:paraId="007F702D" w14:textId="4D018E9F" w:rsidR="00FE70DC" w:rsidRDefault="00777213" w:rsidP="00486F8F">
      <w:r>
        <w:t>Excel je běžně</w:t>
      </w:r>
      <w:r w:rsidR="0016201D">
        <w:t xml:space="preserve"> používaný nástroj pro jednoduchou analýzu a zpracování dat</w:t>
      </w:r>
      <w:r w:rsidR="00CC758A">
        <w:t xml:space="preserve"> pomocí vestavěných funkcí</w:t>
      </w:r>
      <w:r w:rsidR="0016201D">
        <w:t>.</w:t>
      </w:r>
      <w:r w:rsidR="00CC758A">
        <w:t xml:space="preserve"> Není však zdaleka tak robustní </w:t>
      </w:r>
      <w:r w:rsidR="007B54C9">
        <w:t xml:space="preserve">a pro velké </w:t>
      </w:r>
      <w:proofErr w:type="spellStart"/>
      <w:r w:rsidR="007B54C9">
        <w:t>datasety</w:t>
      </w:r>
      <w:proofErr w:type="spellEnd"/>
      <w:r w:rsidR="007B54C9">
        <w:t xml:space="preserve"> může být pomalý a neefektivní.</w:t>
      </w:r>
      <w:r w:rsidR="00762D7A">
        <w:t xml:space="preserve"> </w:t>
      </w:r>
      <w:r w:rsidR="00246D9E">
        <w:t xml:space="preserve">Python oproti Excelu umožňuje </w:t>
      </w:r>
      <w:r w:rsidR="003F3CCA">
        <w:t xml:space="preserve">reprodukci a </w:t>
      </w:r>
      <w:r w:rsidR="00246D9E">
        <w:t xml:space="preserve">sdílení </w:t>
      </w:r>
      <w:r w:rsidR="003F3CCA">
        <w:t>kódu pomocí skriptů a notebooků</w:t>
      </w:r>
      <w:r w:rsidR="00762D7A">
        <w:t xml:space="preserve"> nebo pokročilejší metody strojového učení.</w:t>
      </w:r>
    </w:p>
    <w:p w14:paraId="68358CDC" w14:textId="2712A2D7" w:rsidR="003F3CCA" w:rsidRDefault="003F3CCA" w:rsidP="00486F8F">
      <w:proofErr w:type="spellStart"/>
      <w:r>
        <w:t>Jupyter</w:t>
      </w:r>
      <w:proofErr w:type="spellEnd"/>
      <w:r>
        <w:t xml:space="preserve"> Notebook</w:t>
      </w:r>
      <w:r w:rsidR="009479A1" w:rsidRPr="009479A1">
        <w:t xml:space="preserve"> je interaktivní vývojové prostředí, které umožňuje kombinovat kód, text a vizualizace do jednoho dokumentu. Často se používá pro explorativní analýzu dat</w:t>
      </w:r>
      <w:r w:rsidR="00BD0F0C">
        <w:t xml:space="preserve"> </w:t>
      </w:r>
      <w:r w:rsidR="00EA186E">
        <w:t>a podporuje různé programovací jazyky včetně Pythonu a R.</w:t>
      </w:r>
    </w:p>
    <w:p w14:paraId="768C24F1" w14:textId="77777777" w:rsidR="00951D58" w:rsidRDefault="00951D58" w:rsidP="00486F8F"/>
    <w:p w14:paraId="16A3BF69" w14:textId="77777777" w:rsidR="00CC758A" w:rsidRDefault="00CC758A" w:rsidP="00486F8F"/>
    <w:p w14:paraId="662B442C" w14:textId="3398E665" w:rsidR="004E2530" w:rsidRDefault="00460A3E" w:rsidP="00E6723E">
      <w:pPr>
        <w:pStyle w:val="Nadpis1"/>
      </w:pPr>
      <w:bookmarkStart w:id="12" w:name="_Toc162473114"/>
      <w:r w:rsidRPr="00D31A68">
        <w:lastRenderedPageBreak/>
        <w:t>Vstupní data</w:t>
      </w:r>
      <w:bookmarkEnd w:id="12"/>
    </w:p>
    <w:p w14:paraId="087231DC" w14:textId="65B741DB" w:rsidR="001B0989" w:rsidRPr="001B0989" w:rsidRDefault="001B0989" w:rsidP="001B0989">
      <w:r>
        <w:t xml:space="preserve">Vstupní data pro bakalářskou práci byla získána pomocí technik web </w:t>
      </w:r>
      <w:proofErr w:type="spellStart"/>
      <w:r>
        <w:t>scrapingu</w:t>
      </w:r>
      <w:proofErr w:type="spellEnd"/>
      <w:r w:rsidR="004F5290">
        <w:t xml:space="preserve"> veřejně dostupných dat z</w:t>
      </w:r>
      <w:r w:rsidR="00A91992">
        <w:t xml:space="preserve"> nejpopulárnějších </w:t>
      </w:r>
      <w:r w:rsidR="004F5290">
        <w:t>webových stránek</w:t>
      </w:r>
      <w:r w:rsidR="00A91992">
        <w:t xml:space="preserve"> </w:t>
      </w:r>
      <w:r w:rsidR="00DD7304">
        <w:t>pro zaznamenávání výsledků MMA zápasů</w:t>
      </w:r>
      <w:r w:rsidR="00C927EB">
        <w:t xml:space="preserve"> tapology.com</w:t>
      </w:r>
      <w:r w:rsidR="00DB26DD">
        <w:t xml:space="preserve"> a</w:t>
      </w:r>
      <w:r w:rsidR="00C927EB">
        <w:t xml:space="preserve"> sherdog.com</w:t>
      </w:r>
      <w:r w:rsidR="002572E5">
        <w:t xml:space="preserve">, které byly následně spojeny </w:t>
      </w:r>
      <w:r w:rsidR="00D44043">
        <w:t xml:space="preserve">k vytvoření jednoho </w:t>
      </w:r>
      <w:proofErr w:type="spellStart"/>
      <w:r w:rsidR="00D44043">
        <w:t>datasetu</w:t>
      </w:r>
      <w:proofErr w:type="spellEnd"/>
      <w:r w:rsidR="00DB26DD">
        <w:t xml:space="preserve">. </w:t>
      </w:r>
      <w:r w:rsidR="001F06C1">
        <w:t xml:space="preserve">Obě stránky poskytují informace o </w:t>
      </w:r>
      <w:r w:rsidR="00DD7304">
        <w:t>zápasnících, jejich zápasech a organizacích.</w:t>
      </w:r>
      <w:r w:rsidR="007B671B">
        <w:t xml:space="preserve"> </w:t>
      </w:r>
      <w:r w:rsidR="00510913">
        <w:t xml:space="preserve">Tento projekt byl omezen na data z nejprestižnější MMA organizace UFC, a to kvůli konzistenci úrovně zápasů, která se napříč organizacemi velmi </w:t>
      </w:r>
      <w:proofErr w:type="gramStart"/>
      <w:r w:rsidR="00510913">
        <w:t>liší</w:t>
      </w:r>
      <w:proofErr w:type="gramEnd"/>
      <w:r w:rsidR="00510913">
        <w:t xml:space="preserve">. </w:t>
      </w:r>
      <w:r w:rsidR="00CC0726">
        <w:t xml:space="preserve"> </w:t>
      </w:r>
      <w:r w:rsidR="006E6424">
        <w:t>K vytěžení těchto webů byl</w:t>
      </w:r>
      <w:r w:rsidR="00D873A0">
        <w:t>y</w:t>
      </w:r>
      <w:r w:rsidR="006E6424">
        <w:t xml:space="preserve"> použi</w:t>
      </w:r>
      <w:r w:rsidR="006126C1">
        <w:t>t</w:t>
      </w:r>
      <w:r w:rsidR="00D873A0">
        <w:t xml:space="preserve">y </w:t>
      </w:r>
      <w:r w:rsidR="006E6424">
        <w:t>knihovny Pythonu</w:t>
      </w:r>
      <w:r w:rsidR="0077267C">
        <w:t xml:space="preserve"> </w:t>
      </w:r>
      <w:proofErr w:type="spellStart"/>
      <w:r w:rsidR="0077267C">
        <w:t>requests</w:t>
      </w:r>
      <w:proofErr w:type="spellEnd"/>
      <w:r w:rsidR="00E06AFA">
        <w:t xml:space="preserve"> a</w:t>
      </w:r>
      <w:r w:rsidR="0077267C">
        <w:t xml:space="preserve"> </w:t>
      </w:r>
      <w:proofErr w:type="spellStart"/>
      <w:r w:rsidR="0078168C">
        <w:t>b</w:t>
      </w:r>
      <w:r w:rsidR="00C2281A">
        <w:t>eatifulsoup</w:t>
      </w:r>
      <w:proofErr w:type="spellEnd"/>
      <w:r w:rsidR="00C2281A">
        <w:t xml:space="preserve">, </w:t>
      </w:r>
      <w:r w:rsidR="006D77F9">
        <w:t xml:space="preserve">pro práci a ukládání dat knihovna </w:t>
      </w:r>
      <w:proofErr w:type="spellStart"/>
      <w:r w:rsidR="006D77F9">
        <w:t>pandas</w:t>
      </w:r>
      <w:proofErr w:type="spellEnd"/>
      <w:r w:rsidR="006D77F9">
        <w:t xml:space="preserve">. </w:t>
      </w:r>
      <w:r w:rsidR="00890EA3">
        <w:t xml:space="preserve">Použité vývojové prostředí bylo </w:t>
      </w:r>
      <w:proofErr w:type="spellStart"/>
      <w:r w:rsidR="00890EA3">
        <w:t>Jupyter</w:t>
      </w:r>
      <w:proofErr w:type="spellEnd"/>
      <w:r w:rsidR="00890EA3">
        <w:t xml:space="preserve"> Notebook.</w:t>
      </w:r>
      <w:r w:rsidR="00253CB1">
        <w:t xml:space="preserve"> </w:t>
      </w:r>
    </w:p>
    <w:p w14:paraId="5FE4322C" w14:textId="6F2F2830" w:rsidR="0027479A" w:rsidRDefault="004737D4" w:rsidP="00BD08F2">
      <w:pPr>
        <w:pStyle w:val="Nadpis2"/>
      </w:pPr>
      <w:bookmarkStart w:id="13" w:name="_Toc162473115"/>
      <w:r>
        <w:t xml:space="preserve">Web </w:t>
      </w:r>
      <w:proofErr w:type="spellStart"/>
      <w:r>
        <w:t>scraping</w:t>
      </w:r>
      <w:proofErr w:type="spellEnd"/>
      <w:r>
        <w:t xml:space="preserve"> z tapology.com</w:t>
      </w:r>
      <w:bookmarkEnd w:id="13"/>
    </w:p>
    <w:p w14:paraId="644A0604" w14:textId="4B333187" w:rsidR="004737D4" w:rsidRDefault="00B85934" w:rsidP="004737D4">
      <w:r>
        <w:t xml:space="preserve">Tato kapitola popisuje proces extrakce </w:t>
      </w:r>
      <w:r w:rsidR="00B010F2">
        <w:t xml:space="preserve">dat </w:t>
      </w:r>
      <w:r w:rsidR="00C02120">
        <w:t>v</w:t>
      </w:r>
      <w:r w:rsidR="00B010F2">
        <w:t> přílo</w:t>
      </w:r>
      <w:r w:rsidR="00C02120">
        <w:t>ze</w:t>
      </w:r>
      <w:r w:rsidR="00B010F2">
        <w:t xml:space="preserve"> č. 1 </w:t>
      </w:r>
      <w:r w:rsidR="008076E2">
        <w:t>–</w:t>
      </w:r>
      <w:r w:rsidR="00B010F2">
        <w:t xml:space="preserve"> </w:t>
      </w:r>
      <w:proofErr w:type="spellStart"/>
      <w:r w:rsidR="008076E2">
        <w:t>tapology_</w:t>
      </w:r>
      <w:proofErr w:type="gramStart"/>
      <w:r w:rsidR="008076E2">
        <w:t>events.ipynb</w:t>
      </w:r>
      <w:proofErr w:type="spellEnd"/>
      <w:proofErr w:type="gramEnd"/>
      <w:r w:rsidR="008076E2">
        <w:t>.</w:t>
      </w:r>
    </w:p>
    <w:p w14:paraId="216FAC0E" w14:textId="3079C28C" w:rsidR="00890EA3" w:rsidRDefault="00E06DC3" w:rsidP="004737D4">
      <w:r>
        <w:t xml:space="preserve">Tento notebook má za cíl </w:t>
      </w:r>
      <w:r w:rsidR="00916295">
        <w:t xml:space="preserve">získat data </w:t>
      </w:r>
      <w:r w:rsidR="00F358F2">
        <w:t xml:space="preserve">o </w:t>
      </w:r>
      <w:r w:rsidR="00916295">
        <w:t xml:space="preserve">všech zápasech v UFC </w:t>
      </w:r>
      <w:r w:rsidR="00F358F2">
        <w:t>s</w:t>
      </w:r>
      <w:r w:rsidR="00391CD6">
        <w:t> </w:t>
      </w:r>
      <w:r w:rsidR="00DB7F3C">
        <w:t>dostupn</w:t>
      </w:r>
      <w:r w:rsidR="00F358F2">
        <w:t>ými</w:t>
      </w:r>
      <w:r w:rsidR="00DB7F3C">
        <w:t xml:space="preserve"> podrobnost</w:t>
      </w:r>
      <w:r w:rsidR="00F358F2">
        <w:t>m</w:t>
      </w:r>
      <w:r w:rsidR="00DB7F3C">
        <w:t>i o zápasnících</w:t>
      </w:r>
      <w:r w:rsidR="00F358F2">
        <w:t xml:space="preserve">, kteří se jich zúčastnili. </w:t>
      </w:r>
      <w:r w:rsidR="00B878E3">
        <w:t>Stránka tapology.com byla vybrána z</w:t>
      </w:r>
      <w:r w:rsidR="00F1116E">
        <w:t> </w:t>
      </w:r>
      <w:r w:rsidR="00B878E3">
        <w:t>důvodu</w:t>
      </w:r>
      <w:r w:rsidR="00F1116E">
        <w:t xml:space="preserve"> přehledného členění </w:t>
      </w:r>
      <w:r w:rsidR="00C15855">
        <w:t>turnajů podle organizací a bylo tak jednoduché</w:t>
      </w:r>
      <w:r w:rsidR="00215910">
        <w:t xml:space="preserve"> získat potřebná data</w:t>
      </w:r>
      <w:r w:rsidR="00F13302">
        <w:t>.</w:t>
      </w:r>
    </w:p>
    <w:p w14:paraId="40FFBE60" w14:textId="592FB6CF" w:rsidR="00016571" w:rsidRDefault="00016571" w:rsidP="004737D4">
      <w:r w:rsidRPr="000B6734">
        <w:drawing>
          <wp:anchor distT="0" distB="0" distL="114300" distR="114300" simplePos="0" relativeHeight="251658240" behindDoc="1" locked="0" layoutInCell="1" allowOverlap="1" wp14:anchorId="035CB4CE" wp14:editId="29200E6D">
            <wp:simplePos x="0" y="0"/>
            <wp:positionH relativeFrom="page">
              <wp:align>center</wp:align>
            </wp:positionH>
            <wp:positionV relativeFrom="paragraph">
              <wp:posOffset>1176020</wp:posOffset>
            </wp:positionV>
            <wp:extent cx="3298190" cy="3334385"/>
            <wp:effectExtent l="0" t="0" r="0" b="0"/>
            <wp:wrapTopAndBottom/>
            <wp:docPr id="997599419" name="Obrázek 1" descr="Obsah obrázku text, snímek obrazovky, Písmo, číslo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7599419" name="Obrázek 1" descr="Obsah obrázku text, snímek obrazovky, Písmo, číslo&#10;&#10;Popis byl vytvořen automaticky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8190" cy="33343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17787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B801B3F" wp14:editId="637AE89E">
                <wp:simplePos x="0" y="0"/>
                <wp:positionH relativeFrom="column">
                  <wp:posOffset>1050290</wp:posOffset>
                </wp:positionH>
                <wp:positionV relativeFrom="paragraph">
                  <wp:posOffset>4512945</wp:posOffset>
                </wp:positionV>
                <wp:extent cx="3298190" cy="635"/>
                <wp:effectExtent l="0" t="0" r="0" b="0"/>
                <wp:wrapTopAndBottom/>
                <wp:docPr id="787510878" name="Textové po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981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EB3E227" w14:textId="184672E4" w:rsidR="00717787" w:rsidRPr="0033201F" w:rsidRDefault="00717787" w:rsidP="00016571">
                            <w:pPr>
                              <w:pStyle w:val="Titulek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bookmarkStart w:id="14" w:name="_Ref162473263"/>
                            <w:bookmarkStart w:id="15" w:name="_Ref162473267"/>
                            <w:bookmarkStart w:id="16" w:name="_Toc162483528"/>
                            <w:r>
                              <w:t xml:space="preserve">Obr. </w:t>
                            </w:r>
                            <w:r w:rsidR="00B91BB9">
                              <w:fldChar w:fldCharType="begin"/>
                            </w:r>
                            <w:r w:rsidR="00B91BB9">
                              <w:instrText xml:space="preserve"> STYLEREF 1 \s </w:instrText>
                            </w:r>
                            <w:r w:rsidR="00B91BB9">
                              <w:fldChar w:fldCharType="separate"/>
                            </w:r>
                            <w:r w:rsidR="00B91BB9">
                              <w:rPr>
                                <w:noProof/>
                              </w:rPr>
                              <w:t>2</w:t>
                            </w:r>
                            <w:r w:rsidR="00B91BB9">
                              <w:fldChar w:fldCharType="end"/>
                            </w:r>
                            <w:r w:rsidR="00B91BB9">
                              <w:t>.</w:t>
                            </w:r>
                            <w:r w:rsidR="00B91BB9">
                              <w:fldChar w:fldCharType="begin"/>
                            </w:r>
                            <w:r w:rsidR="00B91BB9">
                              <w:instrText xml:space="preserve"> SEQ Obr. \* ARABIC \s 1 </w:instrText>
                            </w:r>
                            <w:r w:rsidR="00B91BB9">
                              <w:fldChar w:fldCharType="separate"/>
                            </w:r>
                            <w:r w:rsidR="00B91BB9">
                              <w:rPr>
                                <w:noProof/>
                              </w:rPr>
                              <w:t>1</w:t>
                            </w:r>
                            <w:r w:rsidR="00B91BB9">
                              <w:fldChar w:fldCharType="end"/>
                            </w:r>
                            <w:bookmarkEnd w:id="15"/>
                            <w:r>
                              <w:t xml:space="preserve"> </w:t>
                            </w:r>
                            <w:r w:rsidRPr="00CE302A">
                              <w:t>Seznam turnajů UFC (www.tapology.com)</w:t>
                            </w:r>
                            <w:bookmarkEnd w:id="14"/>
                            <w:bookmarkEnd w:id="1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B801B3F" id="_x0000_t202" coordsize="21600,21600" o:spt="202" path="m,l,21600r21600,l21600,xe">
                <v:stroke joinstyle="miter"/>
                <v:path gradientshapeok="t" o:connecttype="rect"/>
              </v:shapetype>
              <v:shape id="Textové pole 1" o:spid="_x0000_s1026" type="#_x0000_t202" style="position:absolute;left:0;text-align:left;margin-left:82.7pt;margin-top:355.35pt;width:259.7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" stroked="f">
                <v:textbox style="mso-fit-shape-to-text:t" inset="0,0,0,0">
                  <w:txbxContent>
                    <w:p w14:paraId="1EB3E227" w14:textId="184672E4" w:rsidR="00717787" w:rsidRPr="0033201F" w:rsidRDefault="00717787" w:rsidP="00016571">
                      <w:pPr>
                        <w:pStyle w:val="Titulek"/>
                        <w:jc w:val="center"/>
                        <w:rPr>
                          <w:sz w:val="22"/>
                          <w:szCs w:val="22"/>
                        </w:rPr>
                      </w:pPr>
                      <w:bookmarkStart w:id="17" w:name="_Ref162473263"/>
                      <w:bookmarkStart w:id="18" w:name="_Ref162473267"/>
                      <w:bookmarkStart w:id="19" w:name="_Toc162483528"/>
                      <w:r>
                        <w:t xml:space="preserve">Obr. </w:t>
                      </w:r>
                      <w:r w:rsidR="00B91BB9">
                        <w:fldChar w:fldCharType="begin"/>
                      </w:r>
                      <w:r w:rsidR="00B91BB9">
                        <w:instrText xml:space="preserve"> STYLEREF 1 \s </w:instrText>
                      </w:r>
                      <w:r w:rsidR="00B91BB9">
                        <w:fldChar w:fldCharType="separate"/>
                      </w:r>
                      <w:r w:rsidR="00B91BB9">
                        <w:rPr>
                          <w:noProof/>
                        </w:rPr>
                        <w:t>2</w:t>
                      </w:r>
                      <w:r w:rsidR="00B91BB9">
                        <w:fldChar w:fldCharType="end"/>
                      </w:r>
                      <w:r w:rsidR="00B91BB9">
                        <w:t>.</w:t>
                      </w:r>
                      <w:r w:rsidR="00B91BB9">
                        <w:fldChar w:fldCharType="begin"/>
                      </w:r>
                      <w:r w:rsidR="00B91BB9">
                        <w:instrText xml:space="preserve"> SEQ Obr. \* ARABIC \s 1 </w:instrText>
                      </w:r>
                      <w:r w:rsidR="00B91BB9">
                        <w:fldChar w:fldCharType="separate"/>
                      </w:r>
                      <w:r w:rsidR="00B91BB9">
                        <w:rPr>
                          <w:noProof/>
                        </w:rPr>
                        <w:t>1</w:t>
                      </w:r>
                      <w:r w:rsidR="00B91BB9">
                        <w:fldChar w:fldCharType="end"/>
                      </w:r>
                      <w:bookmarkEnd w:id="18"/>
                      <w:r>
                        <w:t xml:space="preserve"> </w:t>
                      </w:r>
                      <w:r w:rsidRPr="00CE302A">
                        <w:t>Seznam turnajů UFC (www.tapology.com)</w:t>
                      </w:r>
                      <w:bookmarkEnd w:id="17"/>
                      <w:bookmarkEnd w:id="19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415CCA">
        <w:t>Nejprve</w:t>
      </w:r>
      <w:r w:rsidR="00E35153">
        <w:t xml:space="preserve"> se </w:t>
      </w:r>
      <w:r w:rsidR="00930529">
        <w:t xml:space="preserve">pošle </w:t>
      </w:r>
      <w:proofErr w:type="spellStart"/>
      <w:r w:rsidR="00930529">
        <w:t>request</w:t>
      </w:r>
      <w:proofErr w:type="spellEnd"/>
      <w:r w:rsidR="00930529">
        <w:t xml:space="preserve"> na </w:t>
      </w:r>
      <w:proofErr w:type="spellStart"/>
      <w:r w:rsidR="00930529">
        <w:t>url</w:t>
      </w:r>
      <w:proofErr w:type="spellEnd"/>
      <w:r w:rsidR="00415CCA">
        <w:t>, která odkazuje na</w:t>
      </w:r>
      <w:r w:rsidR="00663085">
        <w:t xml:space="preserve"> první stránku</w:t>
      </w:r>
      <w:r w:rsidR="00415CCA">
        <w:t xml:space="preserve"> </w:t>
      </w:r>
      <w:r w:rsidR="00663085">
        <w:t>seznamu turnajů</w:t>
      </w:r>
      <w:r w:rsidR="00415CCA">
        <w:t xml:space="preserve"> organizace UFC.</w:t>
      </w:r>
      <w:r w:rsidR="00F40E49">
        <w:t xml:space="preserve"> Navrácený obsah se </w:t>
      </w:r>
      <w:r w:rsidR="00CB0D78">
        <w:t xml:space="preserve">přečte </w:t>
      </w:r>
      <w:r w:rsidR="0034785B">
        <w:t xml:space="preserve">pomocí html </w:t>
      </w:r>
      <w:proofErr w:type="spellStart"/>
      <w:r w:rsidR="0034785B">
        <w:t>parseru</w:t>
      </w:r>
      <w:proofErr w:type="spellEnd"/>
      <w:r w:rsidR="0034785B">
        <w:t xml:space="preserve"> </w:t>
      </w:r>
      <w:r w:rsidR="00AD65CE">
        <w:t xml:space="preserve">a </w:t>
      </w:r>
      <w:proofErr w:type="gramStart"/>
      <w:r w:rsidR="00AD65CE">
        <w:t>uloží</w:t>
      </w:r>
      <w:proofErr w:type="gramEnd"/>
      <w:r w:rsidR="00AD65CE">
        <w:t xml:space="preserve"> do</w:t>
      </w:r>
      <w:r w:rsidR="00CB0D78">
        <w:t xml:space="preserve"> </w:t>
      </w:r>
      <w:proofErr w:type="spellStart"/>
      <w:r w:rsidR="00CB0D78">
        <w:t>BeautifulSoup</w:t>
      </w:r>
      <w:proofErr w:type="spellEnd"/>
      <w:r w:rsidR="00CB0D78">
        <w:t xml:space="preserve"> </w:t>
      </w:r>
      <w:r w:rsidR="00AD65CE">
        <w:t xml:space="preserve">objektu. </w:t>
      </w:r>
      <w:r w:rsidR="007357F7">
        <w:t xml:space="preserve">Pomocí vyhledávací metody </w:t>
      </w:r>
      <w:r w:rsidR="0019049D">
        <w:t xml:space="preserve">a cyklu </w:t>
      </w:r>
      <w:r w:rsidR="007357F7">
        <w:t xml:space="preserve">se </w:t>
      </w:r>
      <w:r w:rsidR="0033723F">
        <w:t>z </w:t>
      </w:r>
      <w:proofErr w:type="spellStart"/>
      <w:r w:rsidR="0033723F">
        <w:t>BeautifulSoup</w:t>
      </w:r>
      <w:proofErr w:type="spellEnd"/>
      <w:r w:rsidR="0033723F">
        <w:t xml:space="preserve"> </w:t>
      </w:r>
      <w:r w:rsidR="00EA34BA">
        <w:t xml:space="preserve">objektu vždy </w:t>
      </w:r>
      <w:proofErr w:type="gramStart"/>
      <w:r w:rsidR="0033723F">
        <w:t>vytěží</w:t>
      </w:r>
      <w:proofErr w:type="gramEnd"/>
      <w:r w:rsidR="0033723F">
        <w:t xml:space="preserve"> </w:t>
      </w:r>
      <w:r w:rsidR="009B2E38">
        <w:t>odkaz</w:t>
      </w:r>
      <w:r w:rsidR="0019049D">
        <w:t xml:space="preserve"> na další stránku se seznamem turnajů</w:t>
      </w:r>
      <w:r w:rsidR="003776C6">
        <w:t xml:space="preserve"> </w:t>
      </w:r>
      <w:r w:rsidR="003776C6">
        <w:t>(</w:t>
      </w:r>
      <w:r>
        <w:fldChar w:fldCharType="begin"/>
      </w:r>
      <w:r>
        <w:instrText xml:space="preserve"> REF _Ref162473267 \h </w:instrText>
      </w:r>
      <w:r>
        <w:fldChar w:fldCharType="separate"/>
      </w:r>
      <w:r>
        <w:t>Ob</w:t>
      </w:r>
      <w:r>
        <w:t>r</w:t>
      </w:r>
      <w:r>
        <w:t xml:space="preserve">. </w:t>
      </w:r>
      <w:r>
        <w:rPr>
          <w:noProof/>
        </w:rPr>
        <w:t>2</w:t>
      </w:r>
      <w:r>
        <w:t>.</w:t>
      </w:r>
      <w:r>
        <w:rPr>
          <w:noProof/>
        </w:rPr>
        <w:t>1</w:t>
      </w:r>
      <w:r>
        <w:fldChar w:fldCharType="end"/>
      </w:r>
      <w:r>
        <w:t>)</w:t>
      </w:r>
      <w:r w:rsidR="00EA34BA">
        <w:t xml:space="preserve">, uloží se do seznamu </w:t>
      </w:r>
      <w:r w:rsidR="00663085">
        <w:t>stránek a přejde na tento odkaz</w:t>
      </w:r>
      <w:r w:rsidR="00CC79B0">
        <w:t xml:space="preserve">. Tohle se </w:t>
      </w:r>
      <w:r w:rsidR="001C4DB2">
        <w:t>opakuje,</w:t>
      </w:r>
      <w:r w:rsidR="00CC79B0">
        <w:t xml:space="preserve"> dokud nedojdeme na </w:t>
      </w:r>
      <w:r w:rsidR="001C4DB2">
        <w:t>poslední stránku</w:t>
      </w:r>
      <w:r w:rsidR="00CC79B0">
        <w:t xml:space="preserve">. Výsledkem je </w:t>
      </w:r>
      <w:r w:rsidR="001C4DB2">
        <w:t xml:space="preserve">seznam </w:t>
      </w:r>
      <w:r w:rsidR="00B33AC6">
        <w:t>„</w:t>
      </w:r>
      <w:proofErr w:type="spellStart"/>
      <w:r w:rsidR="00B33AC6">
        <w:t>page_list</w:t>
      </w:r>
      <w:proofErr w:type="spellEnd"/>
      <w:r w:rsidR="00B33AC6">
        <w:t xml:space="preserve">“ plný </w:t>
      </w:r>
      <w:r w:rsidR="002F1042">
        <w:t>odkazů</w:t>
      </w:r>
      <w:r w:rsidR="00ED20BE">
        <w:t>, kter</w:t>
      </w:r>
      <w:r w:rsidR="002F1042">
        <w:t xml:space="preserve">é ukazují na stránky se </w:t>
      </w:r>
      <w:r w:rsidR="00342FB9">
        <w:t xml:space="preserve">seznamem turnajů. </w:t>
      </w:r>
    </w:p>
    <w:p w14:paraId="3295DE51" w14:textId="1DB1CF69" w:rsidR="00665B24" w:rsidRDefault="00665B24" w:rsidP="00665B24">
      <w:pPr>
        <w:pStyle w:val="Titulek"/>
        <w:keepNext/>
        <w:jc w:val="left"/>
      </w:pPr>
      <w:bookmarkStart w:id="20" w:name="_Ref162475031"/>
      <w:bookmarkStart w:id="21" w:name="_Toc162483495"/>
      <w:r>
        <w:lastRenderedPageBreak/>
        <w:t xml:space="preserve">Výpis </w:t>
      </w:r>
      <w:r w:rsidR="006B4BBB">
        <w:fldChar w:fldCharType="begin"/>
      </w:r>
      <w:r w:rsidR="006B4BBB">
        <w:instrText xml:space="preserve"> STYLEREF 1 \s </w:instrText>
      </w:r>
      <w:r w:rsidR="006B4BBB">
        <w:fldChar w:fldCharType="separate"/>
      </w:r>
      <w:r w:rsidR="006B4BBB">
        <w:rPr>
          <w:noProof/>
        </w:rPr>
        <w:t>2</w:t>
      </w:r>
      <w:r w:rsidR="006B4BBB">
        <w:fldChar w:fldCharType="end"/>
      </w:r>
      <w:r w:rsidR="006B4BBB">
        <w:t>.</w:t>
      </w:r>
      <w:r w:rsidR="006B4BBB">
        <w:fldChar w:fldCharType="begin"/>
      </w:r>
      <w:r w:rsidR="006B4BBB">
        <w:instrText xml:space="preserve"> SEQ Výpis \* ARABIC \s 1 </w:instrText>
      </w:r>
      <w:r w:rsidR="006B4BBB">
        <w:fldChar w:fldCharType="separate"/>
      </w:r>
      <w:r w:rsidR="006B4BBB">
        <w:rPr>
          <w:noProof/>
        </w:rPr>
        <w:t>1</w:t>
      </w:r>
      <w:r w:rsidR="006B4BBB">
        <w:fldChar w:fldCharType="end"/>
      </w:r>
      <w:bookmarkEnd w:id="20"/>
      <w:r>
        <w:t xml:space="preserve"> </w:t>
      </w:r>
      <w:r w:rsidR="009D6F67">
        <w:t>Procházení seznamu</w:t>
      </w:r>
      <w:r>
        <w:t xml:space="preserve"> "</w:t>
      </w:r>
      <w:proofErr w:type="spellStart"/>
      <w:r>
        <w:t>page_list</w:t>
      </w:r>
      <w:proofErr w:type="spellEnd"/>
      <w:r>
        <w:t>" a u</w:t>
      </w:r>
      <w:r w:rsidR="009D6F67">
        <w:t>ložení</w:t>
      </w:r>
      <w:r>
        <w:t xml:space="preserve"> turnaj</w:t>
      </w:r>
      <w:r w:rsidR="009D6F67">
        <w:t>ů</w:t>
      </w:r>
      <w:r w:rsidR="0020098E">
        <w:t xml:space="preserve"> do DF</w:t>
      </w:r>
      <w:r>
        <w:rPr>
          <w:noProof/>
        </w:rPr>
        <w:t xml:space="preserve"> (vlastní zpracování)</w:t>
      </w:r>
      <w:bookmarkEnd w:id="21"/>
    </w:p>
    <w:p w14:paraId="2F39D223" w14:textId="77777777" w:rsidR="00B03D85" w:rsidRDefault="00B03D85" w:rsidP="00B03D85">
      <w:pPr>
        <w:pStyle w:val="Textprogramovhokdu"/>
      </w:pPr>
      <w:proofErr w:type="spellStart"/>
      <w:r>
        <w:t>events</w:t>
      </w:r>
      <w:proofErr w:type="spellEnd"/>
      <w:r>
        <w:t xml:space="preserve"> = </w:t>
      </w:r>
      <w:proofErr w:type="spellStart"/>
      <w:r>
        <w:t>pd.DataFrame</w:t>
      </w:r>
      <w:proofErr w:type="spellEnd"/>
      <w:r>
        <w:t>(</w:t>
      </w:r>
      <w:proofErr w:type="spellStart"/>
      <w:r>
        <w:t>columns</w:t>
      </w:r>
      <w:proofErr w:type="spellEnd"/>
      <w:proofErr w:type="gramStart"/>
      <w:r>
        <w:t>=[</w:t>
      </w:r>
      <w:proofErr w:type="gramEnd"/>
      <w:r>
        <w:t>"Event Link", "Event Name", "</w:t>
      </w:r>
      <w:proofErr w:type="spellStart"/>
      <w:r>
        <w:t>Date</w:t>
      </w:r>
      <w:proofErr w:type="spellEnd"/>
      <w:r>
        <w:t>", "</w:t>
      </w:r>
      <w:proofErr w:type="spellStart"/>
      <w:r>
        <w:t>Venue</w:t>
      </w:r>
      <w:proofErr w:type="spellEnd"/>
      <w:r>
        <w:t>", "</w:t>
      </w:r>
      <w:proofErr w:type="spellStart"/>
      <w:r>
        <w:t>Location</w:t>
      </w:r>
      <w:proofErr w:type="spellEnd"/>
      <w:r>
        <w:t>"])</w:t>
      </w:r>
    </w:p>
    <w:p w14:paraId="583F5A29" w14:textId="77777777" w:rsidR="00B03D85" w:rsidRDefault="00B03D85" w:rsidP="00B03D85">
      <w:pPr>
        <w:pStyle w:val="Textprogramovhokdu"/>
      </w:pPr>
      <w:r>
        <w:t xml:space="preserve"># </w:t>
      </w:r>
      <w:proofErr w:type="spellStart"/>
      <w:r>
        <w:t>Iterates</w:t>
      </w:r>
      <w:proofErr w:type="spellEnd"/>
      <w:r>
        <w:t xml:space="preserve"> </w:t>
      </w:r>
      <w:proofErr w:type="spellStart"/>
      <w:r>
        <w:t>through</w:t>
      </w:r>
      <w:proofErr w:type="spellEnd"/>
      <w:r>
        <w:t xml:space="preserve"> </w:t>
      </w:r>
      <w:proofErr w:type="spellStart"/>
      <w:r>
        <w:t>page_list</w:t>
      </w:r>
      <w:proofErr w:type="spellEnd"/>
    </w:p>
    <w:p w14:paraId="1172C1BF" w14:textId="77777777" w:rsidR="00B03D85" w:rsidRDefault="00B03D85" w:rsidP="00B03D85">
      <w:pPr>
        <w:pStyle w:val="Textprogramovhokdu"/>
      </w:pPr>
      <w:proofErr w:type="spellStart"/>
      <w:r>
        <w:t>for</w:t>
      </w:r>
      <w:proofErr w:type="spellEnd"/>
      <w:r>
        <w:t xml:space="preserve"> </w:t>
      </w:r>
      <w:proofErr w:type="spellStart"/>
      <w:r>
        <w:t>page</w:t>
      </w:r>
      <w:proofErr w:type="spellEnd"/>
      <w:r>
        <w:t xml:space="preserve"> in </w:t>
      </w:r>
      <w:proofErr w:type="spellStart"/>
      <w:r>
        <w:t>tqdm</w:t>
      </w:r>
      <w:proofErr w:type="spellEnd"/>
      <w:r>
        <w:t>(</w:t>
      </w:r>
      <w:proofErr w:type="spellStart"/>
      <w:r>
        <w:t>page_list</w:t>
      </w:r>
      <w:proofErr w:type="spellEnd"/>
      <w:r>
        <w:t>):</w:t>
      </w:r>
    </w:p>
    <w:p w14:paraId="7A7F709C" w14:textId="77777777" w:rsidR="00B03D85" w:rsidRDefault="00B03D85" w:rsidP="00B03D85">
      <w:pPr>
        <w:pStyle w:val="Textprogramovhokdu"/>
      </w:pPr>
      <w:r>
        <w:t xml:space="preserve">    data = </w:t>
      </w:r>
      <w:proofErr w:type="spellStart"/>
      <w:proofErr w:type="gramStart"/>
      <w:r>
        <w:t>req.get</w:t>
      </w:r>
      <w:proofErr w:type="spellEnd"/>
      <w:r>
        <w:t>(</w:t>
      </w:r>
      <w:proofErr w:type="spellStart"/>
      <w:proofErr w:type="gramEnd"/>
      <w:r>
        <w:t>page</w:t>
      </w:r>
      <w:proofErr w:type="spellEnd"/>
      <w:r>
        <w:t xml:space="preserve">, </w:t>
      </w:r>
      <w:proofErr w:type="spellStart"/>
      <w:r>
        <w:t>headers</w:t>
      </w:r>
      <w:proofErr w:type="spellEnd"/>
      <w:r>
        <w:t xml:space="preserve"> = </w:t>
      </w:r>
      <w:proofErr w:type="spellStart"/>
      <w:r>
        <w:t>headers</w:t>
      </w:r>
      <w:proofErr w:type="spellEnd"/>
      <w:r>
        <w:t>).text</w:t>
      </w:r>
    </w:p>
    <w:p w14:paraId="061001AB" w14:textId="77777777" w:rsidR="00B03D85" w:rsidRDefault="00B03D85" w:rsidP="00B03D85">
      <w:pPr>
        <w:pStyle w:val="Textprogramovhokdu"/>
      </w:pPr>
      <w:r>
        <w:t xml:space="preserve">    </w:t>
      </w:r>
      <w:proofErr w:type="spellStart"/>
      <w:r>
        <w:t>soup</w:t>
      </w:r>
      <w:proofErr w:type="spellEnd"/>
      <w:r>
        <w:t xml:space="preserve"> = </w:t>
      </w:r>
      <w:proofErr w:type="spellStart"/>
      <w:r>
        <w:t>BeautifulSoup</w:t>
      </w:r>
      <w:proofErr w:type="spellEnd"/>
      <w:r>
        <w:t>(data,"</w:t>
      </w:r>
      <w:proofErr w:type="spellStart"/>
      <w:proofErr w:type="gramStart"/>
      <w:r>
        <w:t>html.parser</w:t>
      </w:r>
      <w:proofErr w:type="spellEnd"/>
      <w:proofErr w:type="gramEnd"/>
      <w:r>
        <w:t>")</w:t>
      </w:r>
    </w:p>
    <w:p w14:paraId="2F1CAD4D" w14:textId="77777777" w:rsidR="00B03D85" w:rsidRDefault="00B03D85" w:rsidP="00B03D85">
      <w:pPr>
        <w:pStyle w:val="Textprogramovhokdu"/>
      </w:pPr>
      <w:r>
        <w:t xml:space="preserve">    # </w:t>
      </w:r>
      <w:proofErr w:type="spellStart"/>
      <w:r>
        <w:t>Finds</w:t>
      </w:r>
      <w:proofErr w:type="spellEnd"/>
      <w:r>
        <w:t xml:space="preserve"> </w:t>
      </w:r>
      <w:proofErr w:type="spellStart"/>
      <w:r>
        <w:t>all</w:t>
      </w:r>
      <w:proofErr w:type="spellEnd"/>
      <w:r>
        <w:t xml:space="preserve"> </w:t>
      </w:r>
      <w:proofErr w:type="spellStart"/>
      <w:r>
        <w:t>listings</w:t>
      </w:r>
      <w:proofErr w:type="spellEnd"/>
      <w:r>
        <w:t xml:space="preserve"> on a </w:t>
      </w:r>
      <w:proofErr w:type="spellStart"/>
      <w:r>
        <w:t>page</w:t>
      </w:r>
      <w:proofErr w:type="spellEnd"/>
    </w:p>
    <w:p w14:paraId="7A3134F1" w14:textId="77777777" w:rsidR="00B03D85" w:rsidRDefault="00B03D85" w:rsidP="00B03D85">
      <w:pPr>
        <w:pStyle w:val="Textprogramovhokdu"/>
      </w:pPr>
      <w:r>
        <w:t xml:space="preserve">    </w:t>
      </w:r>
      <w:proofErr w:type="spellStart"/>
      <w:r>
        <w:t>listings</w:t>
      </w:r>
      <w:proofErr w:type="spellEnd"/>
      <w:r>
        <w:t xml:space="preserve"> = </w:t>
      </w:r>
      <w:proofErr w:type="spellStart"/>
      <w:proofErr w:type="gramStart"/>
      <w:r>
        <w:t>soup.find</w:t>
      </w:r>
      <w:proofErr w:type="gramEnd"/>
      <w:r>
        <w:t>_all</w:t>
      </w:r>
      <w:proofErr w:type="spellEnd"/>
      <w:r>
        <w:t>(</w:t>
      </w:r>
      <w:proofErr w:type="spellStart"/>
      <w:r>
        <w:t>class</w:t>
      </w:r>
      <w:proofErr w:type="spellEnd"/>
      <w:r>
        <w:t>_="</w:t>
      </w:r>
      <w:proofErr w:type="spellStart"/>
      <w:r>
        <w:t>fcListing</w:t>
      </w:r>
      <w:proofErr w:type="spellEnd"/>
      <w:r>
        <w:t>")</w:t>
      </w:r>
    </w:p>
    <w:p w14:paraId="4CC8F6D0" w14:textId="77777777" w:rsidR="00B03D85" w:rsidRDefault="00B03D85" w:rsidP="00B03D85">
      <w:pPr>
        <w:pStyle w:val="Textprogramovhokdu"/>
      </w:pPr>
      <w:r>
        <w:t xml:space="preserve">    # </w:t>
      </w:r>
      <w:proofErr w:type="spellStart"/>
      <w:r>
        <w:t>Iterates</w:t>
      </w:r>
      <w:proofErr w:type="spellEnd"/>
      <w:r>
        <w:t xml:space="preserve"> </w:t>
      </w:r>
      <w:proofErr w:type="spellStart"/>
      <w:r>
        <w:t>listings</w:t>
      </w:r>
      <w:proofErr w:type="spellEnd"/>
      <w:r>
        <w:t xml:space="preserve"> and </w:t>
      </w:r>
      <w:proofErr w:type="spellStart"/>
      <w:r>
        <w:t>saves</w:t>
      </w:r>
      <w:proofErr w:type="spellEnd"/>
      <w:r>
        <w:t xml:space="preserve"> </w:t>
      </w:r>
      <w:proofErr w:type="spellStart"/>
      <w:r>
        <w:t>each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in </w:t>
      </w:r>
      <w:proofErr w:type="spellStart"/>
      <w:r>
        <w:t>DataFrame</w:t>
      </w:r>
      <w:proofErr w:type="spellEnd"/>
    </w:p>
    <w:p w14:paraId="54B16DBE" w14:textId="77777777" w:rsidR="00B03D85" w:rsidRDefault="00B03D85" w:rsidP="00B03D85">
      <w:pPr>
        <w:pStyle w:val="Textprogramovhokdu"/>
      </w:pPr>
      <w:r>
        <w:t xml:space="preserve">    </w:t>
      </w:r>
      <w:proofErr w:type="spellStart"/>
      <w:r>
        <w:t>for</w:t>
      </w:r>
      <w:proofErr w:type="spellEnd"/>
      <w:r>
        <w:t xml:space="preserve"> </w:t>
      </w:r>
      <w:proofErr w:type="spellStart"/>
      <w:r>
        <w:t>listing</w:t>
      </w:r>
      <w:proofErr w:type="spellEnd"/>
      <w:r>
        <w:t xml:space="preserve"> in </w:t>
      </w:r>
      <w:proofErr w:type="spellStart"/>
      <w:r>
        <w:t>listings</w:t>
      </w:r>
      <w:proofErr w:type="spellEnd"/>
      <w:r>
        <w:t>:</w:t>
      </w:r>
    </w:p>
    <w:p w14:paraId="35CBE63E" w14:textId="77777777" w:rsidR="00B03D85" w:rsidRDefault="00B03D85" w:rsidP="00B03D85">
      <w:pPr>
        <w:pStyle w:val="Textprogramovhokdu"/>
      </w:pPr>
      <w:r>
        <w:t xml:space="preserve">        link = "https://www.tapology.com" + </w:t>
      </w:r>
      <w:proofErr w:type="spellStart"/>
      <w:proofErr w:type="gramStart"/>
      <w:r>
        <w:t>listing.find</w:t>
      </w:r>
      <w:proofErr w:type="spellEnd"/>
      <w:proofErr w:type="gramEnd"/>
      <w:r>
        <w:t>("a")["</w:t>
      </w:r>
      <w:proofErr w:type="spellStart"/>
      <w:r>
        <w:t>href</w:t>
      </w:r>
      <w:proofErr w:type="spellEnd"/>
      <w:r>
        <w:t>"]</w:t>
      </w:r>
    </w:p>
    <w:p w14:paraId="6A4CB8A7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name</w:t>
      </w:r>
      <w:proofErr w:type="spellEnd"/>
      <w:r>
        <w:t xml:space="preserve"> = </w:t>
      </w:r>
      <w:proofErr w:type="spellStart"/>
      <w:proofErr w:type="gramStart"/>
      <w:r>
        <w:t>listing.find</w:t>
      </w:r>
      <w:proofErr w:type="spellEnd"/>
      <w:proofErr w:type="gramEnd"/>
      <w:r>
        <w:t>("a").text</w:t>
      </w:r>
    </w:p>
    <w:p w14:paraId="1C54E099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date</w:t>
      </w:r>
      <w:proofErr w:type="spellEnd"/>
      <w:r>
        <w:t xml:space="preserve"> = </w:t>
      </w:r>
      <w:proofErr w:type="spellStart"/>
      <w:proofErr w:type="gramStart"/>
      <w:r>
        <w:t>listing.find</w:t>
      </w:r>
      <w:proofErr w:type="spellEnd"/>
      <w:proofErr w:type="gramEnd"/>
      <w:r>
        <w:t>(</w:t>
      </w:r>
      <w:proofErr w:type="spellStart"/>
      <w:r>
        <w:t>class</w:t>
      </w:r>
      <w:proofErr w:type="spellEnd"/>
      <w:r>
        <w:t>_="</w:t>
      </w:r>
      <w:proofErr w:type="spellStart"/>
      <w:r>
        <w:t>datetime</w:t>
      </w:r>
      <w:proofErr w:type="spellEnd"/>
      <w:r>
        <w:t>").text</w:t>
      </w:r>
    </w:p>
    <w:p w14:paraId="7F38FFB5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venue</w:t>
      </w:r>
      <w:proofErr w:type="spellEnd"/>
      <w:r>
        <w:t xml:space="preserve"> = ""</w:t>
      </w:r>
    </w:p>
    <w:p w14:paraId="48B6B073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if</w:t>
      </w:r>
      <w:proofErr w:type="spellEnd"/>
      <w:r>
        <w:t xml:space="preserve"> </w:t>
      </w:r>
      <w:proofErr w:type="spellStart"/>
      <w:proofErr w:type="gramStart"/>
      <w:r>
        <w:t>listing.find</w:t>
      </w:r>
      <w:proofErr w:type="spellEnd"/>
      <w:proofErr w:type="gramEnd"/>
      <w:r>
        <w:t>(</w:t>
      </w:r>
      <w:proofErr w:type="spellStart"/>
      <w:r>
        <w:t>class</w:t>
      </w:r>
      <w:proofErr w:type="spellEnd"/>
      <w:r>
        <w:t>_="</w:t>
      </w:r>
      <w:proofErr w:type="spellStart"/>
      <w:r>
        <w:t>venue</w:t>
      </w:r>
      <w:proofErr w:type="spellEnd"/>
      <w:r>
        <w:t xml:space="preserve">") != </w:t>
      </w:r>
      <w:proofErr w:type="spellStart"/>
      <w:r>
        <w:t>None</w:t>
      </w:r>
      <w:proofErr w:type="spellEnd"/>
      <w:r>
        <w:t xml:space="preserve">: </w:t>
      </w:r>
    </w:p>
    <w:p w14:paraId="239C029F" w14:textId="77777777" w:rsidR="00B03D85" w:rsidRDefault="00B03D85" w:rsidP="00B03D85">
      <w:pPr>
        <w:pStyle w:val="Textprogramovhokdu"/>
      </w:pPr>
      <w:r>
        <w:t xml:space="preserve">            </w:t>
      </w:r>
      <w:proofErr w:type="spellStart"/>
      <w:r>
        <w:t>venue</w:t>
      </w:r>
      <w:proofErr w:type="spellEnd"/>
      <w:r>
        <w:t xml:space="preserve"> = </w:t>
      </w:r>
      <w:proofErr w:type="spellStart"/>
      <w:proofErr w:type="gramStart"/>
      <w:r>
        <w:t>listing.find</w:t>
      </w:r>
      <w:proofErr w:type="spellEnd"/>
      <w:proofErr w:type="gramEnd"/>
      <w:r>
        <w:t>("</w:t>
      </w:r>
      <w:proofErr w:type="spellStart"/>
      <w:r>
        <w:t>span</w:t>
      </w:r>
      <w:proofErr w:type="spellEnd"/>
      <w:r>
        <w:t xml:space="preserve">", </w:t>
      </w:r>
      <w:proofErr w:type="spellStart"/>
      <w:r>
        <w:t>class</w:t>
      </w:r>
      <w:proofErr w:type="spellEnd"/>
      <w:r>
        <w:t>_="</w:t>
      </w:r>
      <w:proofErr w:type="spellStart"/>
      <w:r>
        <w:t>venue</w:t>
      </w:r>
      <w:proofErr w:type="spellEnd"/>
      <w:r>
        <w:t>").text</w:t>
      </w:r>
    </w:p>
    <w:p w14:paraId="331D553F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location</w:t>
      </w:r>
      <w:proofErr w:type="spellEnd"/>
      <w:r>
        <w:t xml:space="preserve"> = ""</w:t>
      </w:r>
    </w:p>
    <w:p w14:paraId="075C104E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if</w:t>
      </w:r>
      <w:proofErr w:type="spellEnd"/>
      <w:r>
        <w:t xml:space="preserve"> </w:t>
      </w:r>
      <w:proofErr w:type="spellStart"/>
      <w:proofErr w:type="gramStart"/>
      <w:r>
        <w:t>listing.find</w:t>
      </w:r>
      <w:proofErr w:type="spellEnd"/>
      <w:proofErr w:type="gramEnd"/>
      <w:r>
        <w:t>(</w:t>
      </w:r>
      <w:proofErr w:type="spellStart"/>
      <w:r>
        <w:t>class</w:t>
      </w:r>
      <w:proofErr w:type="spellEnd"/>
      <w:r>
        <w:t>_="</w:t>
      </w:r>
      <w:proofErr w:type="spellStart"/>
      <w:r>
        <w:t>venue-location</w:t>
      </w:r>
      <w:proofErr w:type="spellEnd"/>
      <w:r>
        <w:t xml:space="preserve">") != </w:t>
      </w:r>
      <w:proofErr w:type="spellStart"/>
      <w:r>
        <w:t>None</w:t>
      </w:r>
      <w:proofErr w:type="spellEnd"/>
      <w:r>
        <w:t xml:space="preserve">:     </w:t>
      </w:r>
    </w:p>
    <w:p w14:paraId="71EA3F93" w14:textId="77777777" w:rsidR="00B03D85" w:rsidRDefault="00B03D85" w:rsidP="00B03D85">
      <w:pPr>
        <w:pStyle w:val="Textprogramovhokdu"/>
      </w:pPr>
      <w:r>
        <w:t xml:space="preserve">            </w:t>
      </w:r>
      <w:proofErr w:type="spellStart"/>
      <w:r>
        <w:t>location</w:t>
      </w:r>
      <w:proofErr w:type="spellEnd"/>
      <w:r>
        <w:t xml:space="preserve"> = </w:t>
      </w:r>
      <w:proofErr w:type="spellStart"/>
      <w:proofErr w:type="gramStart"/>
      <w:r>
        <w:t>listing.find</w:t>
      </w:r>
      <w:proofErr w:type="spellEnd"/>
      <w:proofErr w:type="gramEnd"/>
      <w:r>
        <w:t>(</w:t>
      </w:r>
      <w:proofErr w:type="spellStart"/>
      <w:r>
        <w:t>class</w:t>
      </w:r>
      <w:proofErr w:type="spellEnd"/>
      <w:r>
        <w:t>_="</w:t>
      </w:r>
      <w:proofErr w:type="spellStart"/>
      <w:r>
        <w:t>venue-location</w:t>
      </w:r>
      <w:proofErr w:type="spellEnd"/>
      <w:r>
        <w:t>").text</w:t>
      </w:r>
    </w:p>
    <w:p w14:paraId="4295CFEE" w14:textId="77777777" w:rsidR="00B03D85" w:rsidRDefault="00B03D85" w:rsidP="00B03D85">
      <w:pPr>
        <w:pStyle w:val="Textprogramovhokdu"/>
      </w:pPr>
      <w:r>
        <w:t xml:space="preserve">        region = ""</w:t>
      </w:r>
    </w:p>
    <w:p w14:paraId="0856BC19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if</w:t>
      </w:r>
      <w:proofErr w:type="spellEnd"/>
      <w:r>
        <w:t xml:space="preserve"> </w:t>
      </w:r>
      <w:proofErr w:type="spellStart"/>
      <w:proofErr w:type="gramStart"/>
      <w:r>
        <w:t>listing.find</w:t>
      </w:r>
      <w:proofErr w:type="spellEnd"/>
      <w:proofErr w:type="gramEnd"/>
      <w:r>
        <w:t>(</w:t>
      </w:r>
      <w:proofErr w:type="spellStart"/>
      <w:r>
        <w:t>class</w:t>
      </w:r>
      <w:proofErr w:type="spellEnd"/>
      <w:r>
        <w:t xml:space="preserve">_="region") != </w:t>
      </w:r>
      <w:proofErr w:type="spellStart"/>
      <w:r>
        <w:t>None</w:t>
      </w:r>
      <w:proofErr w:type="spellEnd"/>
      <w:r>
        <w:t xml:space="preserve">: </w:t>
      </w:r>
    </w:p>
    <w:p w14:paraId="027ACE5F" w14:textId="77777777" w:rsidR="00B03D85" w:rsidRDefault="00B03D85" w:rsidP="00B03D85">
      <w:pPr>
        <w:pStyle w:val="Textprogramovhokdu"/>
      </w:pPr>
      <w:r>
        <w:t xml:space="preserve">            region = </w:t>
      </w:r>
      <w:proofErr w:type="spellStart"/>
      <w:proofErr w:type="gramStart"/>
      <w:r>
        <w:t>listing.find</w:t>
      </w:r>
      <w:proofErr w:type="spellEnd"/>
      <w:proofErr w:type="gramEnd"/>
      <w:r>
        <w:t>(</w:t>
      </w:r>
      <w:proofErr w:type="spellStart"/>
      <w:r>
        <w:t>class</w:t>
      </w:r>
      <w:proofErr w:type="spellEnd"/>
      <w:r>
        <w:t>_="region").text</w:t>
      </w:r>
    </w:p>
    <w:p w14:paraId="3C4BCA55" w14:textId="77777777" w:rsidR="00B03D85" w:rsidRDefault="00B03D85" w:rsidP="00B03D85">
      <w:pPr>
        <w:pStyle w:val="Textprogramovhokdu"/>
      </w:pPr>
      <w:r>
        <w:t xml:space="preserve">        </w:t>
      </w:r>
      <w:proofErr w:type="spellStart"/>
      <w:r>
        <w:t>events</w:t>
      </w:r>
      <w:proofErr w:type="spellEnd"/>
      <w:r>
        <w:t xml:space="preserve"> = </w:t>
      </w:r>
      <w:proofErr w:type="spellStart"/>
      <w:proofErr w:type="gramStart"/>
      <w:r>
        <w:t>events</w:t>
      </w:r>
      <w:proofErr w:type="spellEnd"/>
      <w:r>
        <w:t>._</w:t>
      </w:r>
      <w:proofErr w:type="spellStart"/>
      <w:proofErr w:type="gramEnd"/>
      <w:r>
        <w:t>append</w:t>
      </w:r>
      <w:proofErr w:type="spellEnd"/>
      <w:r>
        <w:t xml:space="preserve">({"Event </w:t>
      </w:r>
      <w:proofErr w:type="spellStart"/>
      <w:r>
        <w:t>Link":link</w:t>
      </w:r>
      <w:proofErr w:type="spellEnd"/>
      <w:r>
        <w:t>, "Event Name":</w:t>
      </w:r>
      <w:proofErr w:type="spellStart"/>
      <w:r>
        <w:t>name</w:t>
      </w:r>
      <w:proofErr w:type="spellEnd"/>
      <w:r>
        <w:t>, "</w:t>
      </w:r>
      <w:proofErr w:type="spellStart"/>
      <w:r>
        <w:t>Date</w:t>
      </w:r>
      <w:proofErr w:type="spellEnd"/>
      <w:r>
        <w:t>":</w:t>
      </w:r>
      <w:proofErr w:type="spellStart"/>
      <w:r>
        <w:t>date</w:t>
      </w:r>
      <w:proofErr w:type="spellEnd"/>
      <w:r>
        <w:t>, "</w:t>
      </w:r>
      <w:proofErr w:type="spellStart"/>
      <w:r>
        <w:t>Venue</w:t>
      </w:r>
      <w:proofErr w:type="spellEnd"/>
      <w:r>
        <w:t>":</w:t>
      </w:r>
      <w:proofErr w:type="spellStart"/>
      <w:r>
        <w:t>venue</w:t>
      </w:r>
      <w:proofErr w:type="spellEnd"/>
      <w:r>
        <w:t>, "</w:t>
      </w:r>
      <w:proofErr w:type="spellStart"/>
      <w:r>
        <w:t>Location</w:t>
      </w:r>
      <w:proofErr w:type="spellEnd"/>
      <w:r>
        <w:t>":</w:t>
      </w:r>
      <w:proofErr w:type="spellStart"/>
      <w:r>
        <w:t>location</w:t>
      </w:r>
      <w:proofErr w:type="spellEnd"/>
      <w:r>
        <w:t xml:space="preserve">}, </w:t>
      </w:r>
      <w:proofErr w:type="spellStart"/>
      <w:r>
        <w:t>ignore_index</w:t>
      </w:r>
      <w:proofErr w:type="spellEnd"/>
      <w:r>
        <w:t>=</w:t>
      </w:r>
      <w:proofErr w:type="spellStart"/>
      <w:r>
        <w:t>True</w:t>
      </w:r>
      <w:proofErr w:type="spellEnd"/>
      <w:r>
        <w:t>)</w:t>
      </w:r>
    </w:p>
    <w:p w14:paraId="1F57C101" w14:textId="3D959ECC" w:rsidR="00911B9B" w:rsidRDefault="00B03D85" w:rsidP="00911B9B">
      <w:pPr>
        <w:pStyle w:val="Textprogramovhokdu"/>
      </w:pPr>
      <w:proofErr w:type="spellStart"/>
      <w:r>
        <w:t>events</w:t>
      </w:r>
      <w:proofErr w:type="spellEnd"/>
      <w:r>
        <w:t xml:space="preserve"> = </w:t>
      </w:r>
      <w:proofErr w:type="spellStart"/>
      <w:proofErr w:type="gramStart"/>
      <w:r>
        <w:t>events.replace</w:t>
      </w:r>
      <w:proofErr w:type="spellEnd"/>
      <w:proofErr w:type="gramEnd"/>
      <w:r>
        <w:t xml:space="preserve">(r'\n','', </w:t>
      </w:r>
      <w:proofErr w:type="spellStart"/>
      <w:r>
        <w:t>regex</w:t>
      </w:r>
      <w:proofErr w:type="spellEnd"/>
      <w:r>
        <w:t>=</w:t>
      </w:r>
      <w:proofErr w:type="spellStart"/>
      <w:r>
        <w:t>True</w:t>
      </w:r>
      <w:proofErr w:type="spellEnd"/>
      <w:r>
        <w:t>)</w:t>
      </w:r>
    </w:p>
    <w:p w14:paraId="1D9C2D17" w14:textId="77777777" w:rsidR="00911B9B" w:rsidRDefault="00911B9B" w:rsidP="00E87B3C"/>
    <w:p w14:paraId="47DE5BFB" w14:textId="2FF9CF8D" w:rsidR="00311205" w:rsidRDefault="00E87B3C" w:rsidP="00E87B3C">
      <w:r>
        <w:t>V druhém kroku se „</w:t>
      </w:r>
      <w:proofErr w:type="spellStart"/>
      <w:r>
        <w:t>page_list</w:t>
      </w:r>
      <w:proofErr w:type="spellEnd"/>
      <w:r>
        <w:t>“ prochází cyklem, který podobným procesem, jako v předchozím odstavci, najde všechny turnaje na stránce</w:t>
      </w:r>
      <w:r w:rsidR="00DC2C12">
        <w:t xml:space="preserve"> (</w:t>
      </w:r>
      <w:r w:rsidR="00DC2C12">
        <w:fldChar w:fldCharType="begin"/>
      </w:r>
      <w:r w:rsidR="00DC2C12">
        <w:instrText xml:space="preserve"> REF _Ref162473267 \h </w:instrText>
      </w:r>
      <w:r w:rsidR="00DC2C12">
        <w:fldChar w:fldCharType="separate"/>
      </w:r>
      <w:r w:rsidR="00DC2C12">
        <w:t xml:space="preserve">Obr. </w:t>
      </w:r>
      <w:r w:rsidR="00DC2C12">
        <w:rPr>
          <w:noProof/>
        </w:rPr>
        <w:t>2</w:t>
      </w:r>
      <w:r w:rsidR="00DC2C12">
        <w:t>.</w:t>
      </w:r>
      <w:r w:rsidR="00DC2C12">
        <w:rPr>
          <w:noProof/>
        </w:rPr>
        <w:t>1</w:t>
      </w:r>
      <w:r w:rsidR="00DC2C12">
        <w:fldChar w:fldCharType="end"/>
      </w:r>
      <w:r w:rsidR="00DC2C12">
        <w:t>)</w:t>
      </w:r>
      <w:r>
        <w:t xml:space="preserve"> a </w:t>
      </w:r>
      <w:proofErr w:type="gramStart"/>
      <w:r>
        <w:t>uloží</w:t>
      </w:r>
      <w:proofErr w:type="gramEnd"/>
      <w:r>
        <w:t xml:space="preserve"> je do </w:t>
      </w:r>
      <w:proofErr w:type="spellStart"/>
      <w:r>
        <w:t>DataFramu</w:t>
      </w:r>
      <w:proofErr w:type="spellEnd"/>
      <w:r>
        <w:t xml:space="preserve"> „</w:t>
      </w:r>
      <w:proofErr w:type="spellStart"/>
      <w:r>
        <w:t>events</w:t>
      </w:r>
      <w:proofErr w:type="spellEnd"/>
      <w:r>
        <w:t>“ (</w:t>
      </w:r>
      <w:r>
        <w:fldChar w:fldCharType="begin"/>
      </w:r>
      <w:r>
        <w:instrText xml:space="preserve"> REF _Ref162475031 \h </w:instrText>
      </w:r>
      <w:r>
        <w:fldChar w:fldCharType="separate"/>
      </w:r>
      <w:r>
        <w:t xml:space="preserve">Výpis </w:t>
      </w:r>
      <w:r>
        <w:rPr>
          <w:noProof/>
        </w:rPr>
        <w:t>2</w:t>
      </w:r>
      <w:r>
        <w:t>.</w:t>
      </w:r>
      <w:r>
        <w:rPr>
          <w:noProof/>
        </w:rPr>
        <w:t>1</w:t>
      </w:r>
      <w:r>
        <w:fldChar w:fldCharType="end"/>
      </w:r>
      <w:r>
        <w:t xml:space="preserve">). </w:t>
      </w:r>
    </w:p>
    <w:p w14:paraId="39704EC4" w14:textId="47EE732F" w:rsidR="00B67DE7" w:rsidRDefault="00B67DE7" w:rsidP="00E87B3C">
      <w:proofErr w:type="spellStart"/>
      <w:r>
        <w:t>DataFrame</w:t>
      </w:r>
      <w:proofErr w:type="spellEnd"/>
      <w:r>
        <w:t xml:space="preserve"> „</w:t>
      </w:r>
      <w:proofErr w:type="spellStart"/>
      <w:r>
        <w:t>events</w:t>
      </w:r>
      <w:proofErr w:type="spellEnd"/>
      <w:r>
        <w:t xml:space="preserve">“ obsahuje sloupce: „Event Link“, „Event Name“, </w:t>
      </w:r>
      <w:r w:rsidR="007E24D7">
        <w:t>„</w:t>
      </w:r>
      <w:proofErr w:type="spellStart"/>
      <w:r w:rsidR="007E24D7">
        <w:t>Date</w:t>
      </w:r>
      <w:proofErr w:type="spellEnd"/>
      <w:r w:rsidR="007E24D7">
        <w:t>“, „</w:t>
      </w:r>
      <w:proofErr w:type="spellStart"/>
      <w:r w:rsidR="007E24D7">
        <w:t>Venue</w:t>
      </w:r>
      <w:proofErr w:type="spellEnd"/>
      <w:r w:rsidR="007E24D7">
        <w:t>“, „</w:t>
      </w:r>
      <w:proofErr w:type="spellStart"/>
      <w:r w:rsidR="007E24D7">
        <w:t>Location</w:t>
      </w:r>
      <w:proofErr w:type="spellEnd"/>
      <w:r w:rsidR="009D0CA1">
        <w:t>“</w:t>
      </w:r>
      <w:r w:rsidR="00D70BC6">
        <w:t>.</w:t>
      </w:r>
    </w:p>
    <w:p w14:paraId="13F29D25" w14:textId="3A788728" w:rsidR="00F34E45" w:rsidRDefault="007C586E" w:rsidP="00E87B3C">
      <w:r>
        <w:t xml:space="preserve">Ve třetím kroku se </w:t>
      </w:r>
      <w:r w:rsidR="002C396D">
        <w:t>konečně získávají cílová data o zápasech</w:t>
      </w:r>
      <w:r w:rsidR="00CD7365">
        <w:t xml:space="preserve"> p</w:t>
      </w:r>
      <w:r w:rsidR="00812DAE">
        <w:t>rocház</w:t>
      </w:r>
      <w:r w:rsidR="00CD7365">
        <w:t xml:space="preserve">ením </w:t>
      </w:r>
      <w:r w:rsidR="00F848E9">
        <w:t>odkaz</w:t>
      </w:r>
      <w:r w:rsidR="00CD7365">
        <w:t>ů</w:t>
      </w:r>
      <w:r w:rsidR="00F848E9">
        <w:t xml:space="preserve"> </w:t>
      </w:r>
      <w:proofErr w:type="spellStart"/>
      <w:r w:rsidR="00812DAE">
        <w:t>DataFram</w:t>
      </w:r>
      <w:r w:rsidR="00CD7365">
        <w:t>u</w:t>
      </w:r>
      <w:proofErr w:type="spellEnd"/>
      <w:r w:rsidR="00812DAE">
        <w:t xml:space="preserve"> „</w:t>
      </w:r>
      <w:proofErr w:type="spellStart"/>
      <w:r w:rsidR="00812DAE">
        <w:t>events</w:t>
      </w:r>
      <w:proofErr w:type="spellEnd"/>
      <w:r w:rsidR="00812DAE">
        <w:t>“</w:t>
      </w:r>
      <w:r w:rsidR="00CD7365">
        <w:t xml:space="preserve">. </w:t>
      </w:r>
      <w:r w:rsidR="008B7F53">
        <w:t>Každ</w:t>
      </w:r>
      <w:r w:rsidR="001D0E1F">
        <w:t>á</w:t>
      </w:r>
      <w:r w:rsidR="008B7F53">
        <w:t xml:space="preserve"> </w:t>
      </w:r>
      <w:r w:rsidR="00416C9D">
        <w:t xml:space="preserve">stránka má informace o turnaji a zápasech na nich. Algoritmus nejdříve </w:t>
      </w:r>
      <w:r w:rsidR="003911C1">
        <w:t xml:space="preserve">zjistí, zda se turnaj již uskutečnil, </w:t>
      </w:r>
      <w:r w:rsidR="00416C9D">
        <w:t>vyhledá</w:t>
      </w:r>
      <w:r w:rsidR="0058466C">
        <w:t xml:space="preserve"> obecné informace o turnaji</w:t>
      </w:r>
      <w:r w:rsidR="003911C1">
        <w:t xml:space="preserve"> a</w:t>
      </w:r>
      <w:r w:rsidR="0058466C">
        <w:t xml:space="preserve"> poté iteruje </w:t>
      </w:r>
      <w:r w:rsidR="007D588D">
        <w:t>po</w:t>
      </w:r>
      <w:r w:rsidR="008365E2">
        <w:t xml:space="preserve"> jeho</w:t>
      </w:r>
      <w:r w:rsidR="007D588D">
        <w:t xml:space="preserve"> </w:t>
      </w:r>
      <w:r w:rsidR="008365E2">
        <w:t xml:space="preserve">zápasech a </w:t>
      </w:r>
      <w:r w:rsidR="001D0E1F">
        <w:t>hledá</w:t>
      </w:r>
      <w:r w:rsidR="008365E2">
        <w:t xml:space="preserve"> informace o </w:t>
      </w:r>
      <w:r w:rsidR="00FD26DE">
        <w:t>zúčastněných zápasnících, výsledku zápasu, způsobu ukončení zápasu</w:t>
      </w:r>
      <w:r w:rsidR="000A3E16">
        <w:t>, váhové kategorii a dalších dostupných informacích</w:t>
      </w:r>
      <w:r w:rsidR="009733C8">
        <w:t xml:space="preserve">. </w:t>
      </w:r>
      <w:r w:rsidR="00B726FC">
        <w:t xml:space="preserve">Dále najde tabulku s detaily zápasu, kde </w:t>
      </w:r>
      <w:r w:rsidR="001D0E1F">
        <w:t>vyhledá</w:t>
      </w:r>
      <w:r w:rsidR="008D4DCB">
        <w:t xml:space="preserve"> informace </w:t>
      </w:r>
      <w:r w:rsidR="00A17123">
        <w:t>například o</w:t>
      </w:r>
      <w:r w:rsidR="008D4DCB">
        <w:t xml:space="preserve"> vypsaných kurzech, </w:t>
      </w:r>
      <w:r w:rsidR="00A17123">
        <w:t xml:space="preserve">výsledku vážení či věku zápasníků. </w:t>
      </w:r>
      <w:r w:rsidR="000C00C6">
        <w:t>Na konci iterace se</w:t>
      </w:r>
      <w:r w:rsidR="006E7E1B">
        <w:t xml:space="preserve"> všechny získané informace </w:t>
      </w:r>
      <w:proofErr w:type="gramStart"/>
      <w:r w:rsidR="006E7E1B">
        <w:t>uloží</w:t>
      </w:r>
      <w:proofErr w:type="gramEnd"/>
      <w:r w:rsidR="006E7E1B">
        <w:t xml:space="preserve"> do </w:t>
      </w:r>
      <w:proofErr w:type="spellStart"/>
      <w:r w:rsidR="006E7E1B">
        <w:t>DataFramu</w:t>
      </w:r>
      <w:proofErr w:type="spellEnd"/>
      <w:r w:rsidR="006E7E1B">
        <w:t xml:space="preserve"> „</w:t>
      </w:r>
      <w:proofErr w:type="spellStart"/>
      <w:r w:rsidR="006E7E1B">
        <w:t>bouts</w:t>
      </w:r>
      <w:proofErr w:type="spellEnd"/>
      <w:r w:rsidR="006E7E1B">
        <w:t>“</w:t>
      </w:r>
      <w:r w:rsidR="003911C1">
        <w:t>, kde jeden řádek znamená jeden zápas.</w:t>
      </w:r>
    </w:p>
    <w:p w14:paraId="22E457D2" w14:textId="77777777" w:rsidR="007E24D7" w:rsidRDefault="007E24D7" w:rsidP="008B2214"/>
    <w:p w14:paraId="6B829A38" w14:textId="77777777" w:rsidR="007E24D7" w:rsidRDefault="007E24D7" w:rsidP="008B2214"/>
    <w:p w14:paraId="7881BDF7" w14:textId="1912407E" w:rsidR="00756962" w:rsidRDefault="001550AA" w:rsidP="008B2214">
      <w:proofErr w:type="spellStart"/>
      <w:r>
        <w:lastRenderedPageBreak/>
        <w:t>DataFrame</w:t>
      </w:r>
      <w:proofErr w:type="spellEnd"/>
      <w:r w:rsidR="00426732">
        <w:t xml:space="preserve"> „</w:t>
      </w:r>
      <w:proofErr w:type="spellStart"/>
      <w:r w:rsidR="00426732">
        <w:t>bouts</w:t>
      </w:r>
      <w:proofErr w:type="spellEnd"/>
      <w:r w:rsidR="00426732">
        <w:t>“</w:t>
      </w:r>
      <w:r>
        <w:t xml:space="preserve"> </w:t>
      </w:r>
      <w:r w:rsidR="00662429">
        <w:t xml:space="preserve">má 7577 řádků a </w:t>
      </w:r>
      <w:r>
        <w:t>obsahuje sloupce</w:t>
      </w:r>
      <w:r w:rsidR="005E62CC">
        <w:t xml:space="preserve">: </w:t>
      </w:r>
      <w:r w:rsidR="00426732" w:rsidRPr="00426732">
        <w:t>"</w:t>
      </w:r>
      <w:proofErr w:type="spellStart"/>
      <w:r w:rsidR="00426732" w:rsidRPr="00426732">
        <w:t>Bout</w:t>
      </w:r>
      <w:proofErr w:type="spellEnd"/>
      <w:r w:rsidR="00426732" w:rsidRPr="00426732">
        <w:t xml:space="preserve"> Link", "Fighter A", "Link A", "Fighter B", "Link B", "</w:t>
      </w:r>
      <w:proofErr w:type="spellStart"/>
      <w:r w:rsidR="00426732" w:rsidRPr="00426732">
        <w:t>Nickname</w:t>
      </w:r>
      <w:proofErr w:type="spellEnd"/>
      <w:r w:rsidR="00426732" w:rsidRPr="00426732">
        <w:t xml:space="preserve"> A", "</w:t>
      </w:r>
      <w:proofErr w:type="spellStart"/>
      <w:r w:rsidR="00426732" w:rsidRPr="00426732">
        <w:t>Nickname</w:t>
      </w:r>
      <w:proofErr w:type="spellEnd"/>
      <w:r w:rsidR="00426732" w:rsidRPr="00426732">
        <w:t xml:space="preserve"> B", "</w:t>
      </w:r>
      <w:proofErr w:type="spellStart"/>
      <w:r w:rsidR="00426732" w:rsidRPr="00426732">
        <w:t>Record</w:t>
      </w:r>
      <w:proofErr w:type="spellEnd"/>
      <w:r w:rsidR="00426732" w:rsidRPr="00426732">
        <w:t xml:space="preserve"> A", "</w:t>
      </w:r>
      <w:proofErr w:type="spellStart"/>
      <w:r w:rsidR="00426732" w:rsidRPr="00426732">
        <w:t>Record</w:t>
      </w:r>
      <w:proofErr w:type="spellEnd"/>
      <w:r w:rsidR="00426732" w:rsidRPr="00426732">
        <w:t xml:space="preserve"> B", "</w:t>
      </w:r>
      <w:proofErr w:type="spellStart"/>
      <w:r w:rsidR="00426732" w:rsidRPr="00426732">
        <w:t>Odds</w:t>
      </w:r>
      <w:proofErr w:type="spellEnd"/>
      <w:r w:rsidR="00426732" w:rsidRPr="00426732">
        <w:t xml:space="preserve"> A", "</w:t>
      </w:r>
      <w:proofErr w:type="spellStart"/>
      <w:r w:rsidR="00426732" w:rsidRPr="00426732">
        <w:t>Odds</w:t>
      </w:r>
      <w:proofErr w:type="spellEnd"/>
      <w:r w:rsidR="00426732" w:rsidRPr="00426732">
        <w:t xml:space="preserve"> B", "</w:t>
      </w:r>
      <w:proofErr w:type="spellStart"/>
      <w:r w:rsidR="00426732" w:rsidRPr="00426732">
        <w:t>Title</w:t>
      </w:r>
      <w:proofErr w:type="spellEnd"/>
      <w:r w:rsidR="00426732" w:rsidRPr="00426732">
        <w:t xml:space="preserve"> A", "</w:t>
      </w:r>
      <w:proofErr w:type="spellStart"/>
      <w:r w:rsidR="00426732" w:rsidRPr="00426732">
        <w:t>Title</w:t>
      </w:r>
      <w:proofErr w:type="spellEnd"/>
      <w:r w:rsidR="00426732" w:rsidRPr="00426732">
        <w:t xml:space="preserve"> B", "</w:t>
      </w:r>
      <w:proofErr w:type="spellStart"/>
      <w:r w:rsidR="00426732" w:rsidRPr="00426732">
        <w:t>Weight</w:t>
      </w:r>
      <w:proofErr w:type="spellEnd"/>
      <w:r w:rsidR="00426732" w:rsidRPr="00426732">
        <w:t xml:space="preserve"> A", "</w:t>
      </w:r>
      <w:proofErr w:type="spellStart"/>
      <w:r w:rsidR="00426732" w:rsidRPr="00426732">
        <w:t>Weight</w:t>
      </w:r>
      <w:proofErr w:type="spellEnd"/>
      <w:r w:rsidR="00426732" w:rsidRPr="00426732">
        <w:t xml:space="preserve"> B", "Age A", "Age B", "</w:t>
      </w:r>
      <w:proofErr w:type="spellStart"/>
      <w:r w:rsidR="00426732" w:rsidRPr="00426732">
        <w:t>Height</w:t>
      </w:r>
      <w:proofErr w:type="spellEnd"/>
      <w:r w:rsidR="00426732" w:rsidRPr="00426732">
        <w:t xml:space="preserve"> A", "</w:t>
      </w:r>
      <w:proofErr w:type="spellStart"/>
      <w:r w:rsidR="00426732" w:rsidRPr="00426732">
        <w:t>Height</w:t>
      </w:r>
      <w:proofErr w:type="spellEnd"/>
      <w:r w:rsidR="00426732" w:rsidRPr="00426732">
        <w:t xml:space="preserve"> B", "</w:t>
      </w:r>
      <w:proofErr w:type="spellStart"/>
      <w:r w:rsidR="00426732" w:rsidRPr="00426732">
        <w:t>Reach</w:t>
      </w:r>
      <w:proofErr w:type="spellEnd"/>
      <w:r w:rsidR="00426732" w:rsidRPr="00426732">
        <w:t xml:space="preserve"> A", "</w:t>
      </w:r>
      <w:proofErr w:type="spellStart"/>
      <w:r w:rsidR="00426732" w:rsidRPr="00426732">
        <w:t>Reach</w:t>
      </w:r>
      <w:proofErr w:type="spellEnd"/>
      <w:r w:rsidR="00426732" w:rsidRPr="00426732">
        <w:t xml:space="preserve"> B", "</w:t>
      </w:r>
      <w:proofErr w:type="spellStart"/>
      <w:r w:rsidR="00426732" w:rsidRPr="00426732">
        <w:t>Result</w:t>
      </w:r>
      <w:proofErr w:type="spellEnd"/>
      <w:r w:rsidR="00426732" w:rsidRPr="00426732">
        <w:t>", "Time", "</w:t>
      </w:r>
      <w:proofErr w:type="spellStart"/>
      <w:r w:rsidR="00426732" w:rsidRPr="00426732">
        <w:t>Weightclass</w:t>
      </w:r>
      <w:proofErr w:type="spellEnd"/>
      <w:r w:rsidR="00426732" w:rsidRPr="00426732">
        <w:t>", "</w:t>
      </w:r>
      <w:proofErr w:type="spellStart"/>
      <w:r w:rsidR="00426732" w:rsidRPr="00426732">
        <w:t>Rounds</w:t>
      </w:r>
      <w:proofErr w:type="spellEnd"/>
      <w:r w:rsidR="00426732" w:rsidRPr="00426732">
        <w:t>", "Event Link", "</w:t>
      </w:r>
      <w:proofErr w:type="spellStart"/>
      <w:r w:rsidR="00426732" w:rsidRPr="00426732">
        <w:t>Venue</w:t>
      </w:r>
      <w:proofErr w:type="spellEnd"/>
      <w:r w:rsidR="00426732" w:rsidRPr="00426732">
        <w:t>", "</w:t>
      </w:r>
      <w:proofErr w:type="spellStart"/>
      <w:r w:rsidR="00426732" w:rsidRPr="00426732">
        <w:t>Date</w:t>
      </w:r>
      <w:proofErr w:type="spellEnd"/>
      <w:r w:rsidR="00426732" w:rsidRPr="00426732">
        <w:t>", "</w:t>
      </w:r>
      <w:proofErr w:type="spellStart"/>
      <w:r w:rsidR="00426732" w:rsidRPr="00426732">
        <w:t>Location</w:t>
      </w:r>
      <w:proofErr w:type="spellEnd"/>
      <w:r w:rsidR="00426732" w:rsidRPr="00426732">
        <w:t>", "</w:t>
      </w:r>
      <w:proofErr w:type="spellStart"/>
      <w:r w:rsidR="00426732" w:rsidRPr="00426732">
        <w:t>Billing</w:t>
      </w:r>
      <w:proofErr w:type="spellEnd"/>
      <w:r w:rsidR="00426732" w:rsidRPr="00426732">
        <w:t>", "Event Name"</w:t>
      </w:r>
      <w:r w:rsidR="00380938">
        <w:t>.</w:t>
      </w:r>
    </w:p>
    <w:p w14:paraId="77536A57" w14:textId="066FF18F" w:rsidR="00F049DD" w:rsidRPr="004737D4" w:rsidRDefault="004710C4" w:rsidP="004737D4">
      <w:r>
        <w:t>Pro další vyhledává</w:t>
      </w:r>
      <w:r w:rsidR="0005129E">
        <w:t>ní bylo nezbytné zjistit, zda v </w:t>
      </w:r>
      <w:proofErr w:type="spellStart"/>
      <w:r w:rsidR="00455954">
        <w:t>DataFramu</w:t>
      </w:r>
      <w:proofErr w:type="spellEnd"/>
      <w:r w:rsidR="0005129E">
        <w:t xml:space="preserve"> nemáme </w:t>
      </w:r>
      <w:r w:rsidR="000207FA">
        <w:t xml:space="preserve">zápasníky se stejným jménem. </w:t>
      </w:r>
      <w:r w:rsidR="00DD05D5">
        <w:t>Víme, že zápasní</w:t>
      </w:r>
      <w:r w:rsidR="00975183">
        <w:t xml:space="preserve">ci sice můžou mít stejná jména, ale odkaz na jejich profil musí být vždy unikátní. </w:t>
      </w:r>
      <w:r w:rsidR="001D28F5">
        <w:t>Pomocí</w:t>
      </w:r>
      <w:r w:rsidR="00603176">
        <w:t xml:space="preserve"> </w:t>
      </w:r>
      <w:r w:rsidR="001D28F5">
        <w:t xml:space="preserve">sloupců „Fighter A“, „Fighter B“, „Link A“ a „Link B“ a metody </w:t>
      </w:r>
      <w:r w:rsidR="008D7825">
        <w:t>„</w:t>
      </w:r>
      <w:proofErr w:type="spellStart"/>
      <w:r w:rsidR="008D7825">
        <w:t>groupby</w:t>
      </w:r>
      <w:proofErr w:type="spellEnd"/>
      <w:r w:rsidR="006B0579">
        <w:t>“ jsme tedy prozkoumali</w:t>
      </w:r>
      <w:r w:rsidR="002A52A4">
        <w:t xml:space="preserve">, zda </w:t>
      </w:r>
      <w:r w:rsidR="008278B0">
        <w:t>není jedno jméno propojeno s více odkazy</w:t>
      </w:r>
      <w:r w:rsidR="006B0579">
        <w:t xml:space="preserve"> a bylo</w:t>
      </w:r>
      <w:r w:rsidR="004A4663">
        <w:t xml:space="preserve"> zjištěno, že ve dvou případech se </w:t>
      </w:r>
      <w:r w:rsidR="006B0579">
        <w:t xml:space="preserve">tak stalo. </w:t>
      </w:r>
      <w:r w:rsidR="007E10E4">
        <w:t xml:space="preserve">V jednom případě se jednalo o </w:t>
      </w:r>
      <w:r w:rsidR="00197E67">
        <w:t xml:space="preserve">bratry </w:t>
      </w:r>
      <w:r w:rsidR="00B30C50">
        <w:t xml:space="preserve">se stejným prvním jménem, proto bylo přidáno jejich prostřední jméno pro </w:t>
      </w:r>
      <w:r w:rsidR="00A5735B">
        <w:t xml:space="preserve">jednoznačnou identifikaci. V druhém případě </w:t>
      </w:r>
      <w:r w:rsidR="00D47CA0">
        <w:t>byla pro jednoznačnou identifikaci přidána přezdívka zápasníků.</w:t>
      </w:r>
      <w:r w:rsidR="00246C48">
        <w:t xml:space="preserve"> Upravený </w:t>
      </w:r>
      <w:proofErr w:type="spellStart"/>
      <w:r w:rsidR="00455954">
        <w:t>DataFrame</w:t>
      </w:r>
      <w:proofErr w:type="spellEnd"/>
      <w:r w:rsidR="00455954">
        <w:t xml:space="preserve"> </w:t>
      </w:r>
      <w:r w:rsidR="008600DE">
        <w:t xml:space="preserve">s 7577 </w:t>
      </w:r>
      <w:r w:rsidR="00B878E3">
        <w:t>zápasy</w:t>
      </w:r>
      <w:r w:rsidR="008600DE">
        <w:t xml:space="preserve"> a </w:t>
      </w:r>
      <w:r w:rsidR="005B2359">
        <w:t xml:space="preserve">2479 unikátními zápasníky </w:t>
      </w:r>
      <w:r w:rsidR="00455954">
        <w:t>byl uložen do</w:t>
      </w:r>
      <w:r w:rsidR="00F65056">
        <w:t xml:space="preserve"> souboru</w:t>
      </w:r>
      <w:r w:rsidR="00455954">
        <w:t xml:space="preserve"> </w:t>
      </w:r>
      <w:r w:rsidR="00F65056">
        <w:t>„bouts_new.csv“</w:t>
      </w:r>
      <w:r w:rsidR="0038355B">
        <w:t xml:space="preserve"> (příloha).</w:t>
      </w:r>
    </w:p>
    <w:p w14:paraId="66065497" w14:textId="39712718" w:rsidR="0027479A" w:rsidRDefault="00E8089D" w:rsidP="00E8089D">
      <w:pPr>
        <w:pStyle w:val="Nadpis2"/>
      </w:pPr>
      <w:bookmarkStart w:id="22" w:name="_Toc162473116"/>
      <w:r>
        <w:t xml:space="preserve">Web </w:t>
      </w:r>
      <w:proofErr w:type="spellStart"/>
      <w:r>
        <w:t>scraping</w:t>
      </w:r>
      <w:proofErr w:type="spellEnd"/>
      <w:r>
        <w:t xml:space="preserve"> </w:t>
      </w:r>
      <w:proofErr w:type="gramStart"/>
      <w:r w:rsidR="00215910">
        <w:t>z</w:t>
      </w:r>
      <w:proofErr w:type="gramEnd"/>
      <w:r>
        <w:t> sherdog.com</w:t>
      </w:r>
      <w:bookmarkEnd w:id="22"/>
    </w:p>
    <w:p w14:paraId="6B95F393" w14:textId="68977A58" w:rsidR="007E612C" w:rsidRDefault="007E612C" w:rsidP="007E612C">
      <w:r>
        <w:t xml:space="preserve">Tato kapitola popisuje proces extrakce dat v příloze č. </w:t>
      </w:r>
      <w:r>
        <w:t>2</w:t>
      </w:r>
      <w:r>
        <w:t xml:space="preserve"> – </w:t>
      </w:r>
      <w:proofErr w:type="spellStart"/>
      <w:r>
        <w:t>sherdog_</w:t>
      </w:r>
      <w:proofErr w:type="gramStart"/>
      <w:r>
        <w:t>records</w:t>
      </w:r>
      <w:r>
        <w:t>.ipynb</w:t>
      </w:r>
      <w:proofErr w:type="spellEnd"/>
      <w:proofErr w:type="gramEnd"/>
      <w:r>
        <w:t>.</w:t>
      </w:r>
    </w:p>
    <w:p w14:paraId="57EC4116" w14:textId="5AD44D0D" w:rsidR="00215910" w:rsidRDefault="007E612C" w:rsidP="00215910">
      <w:r>
        <w:t xml:space="preserve">Tato část má za cíl získat data </w:t>
      </w:r>
      <w:r w:rsidR="00D84C9A">
        <w:t xml:space="preserve">primárně o předchozích zápasech všech zápasníků </w:t>
      </w:r>
      <w:r w:rsidR="00955FE6">
        <w:t>z </w:t>
      </w:r>
      <w:proofErr w:type="spellStart"/>
      <w:r w:rsidR="00955FE6">
        <w:t>datasetu</w:t>
      </w:r>
      <w:proofErr w:type="spellEnd"/>
      <w:r w:rsidR="00955FE6">
        <w:t xml:space="preserve"> „bouts_new.csv“, ale také </w:t>
      </w:r>
      <w:r w:rsidR="00A853AD">
        <w:t>doplňující data o samotných zápasnících</w:t>
      </w:r>
      <w:r w:rsidR="00546A0B">
        <w:t>, která budou pozd</w:t>
      </w:r>
      <w:r w:rsidR="002979E4">
        <w:t xml:space="preserve">ěji připojena k prvnímu </w:t>
      </w:r>
      <w:proofErr w:type="spellStart"/>
      <w:r w:rsidR="002979E4">
        <w:t>datasetu</w:t>
      </w:r>
      <w:proofErr w:type="spellEnd"/>
      <w:r w:rsidR="00A853AD">
        <w:t xml:space="preserve">. </w:t>
      </w:r>
      <w:r w:rsidR="00D27BD2">
        <w:t xml:space="preserve">Stránka sherdog.com byla vybrána z důvodů </w:t>
      </w:r>
      <w:r w:rsidR="000F45E0">
        <w:t>konzistentního</w:t>
      </w:r>
      <w:r w:rsidR="00D27BD2">
        <w:t xml:space="preserve"> formátu zaznamenávání metod</w:t>
      </w:r>
      <w:r w:rsidR="002D5204">
        <w:t xml:space="preserve"> ukončení </w:t>
      </w:r>
      <w:r w:rsidR="000F45E0">
        <w:t>zápasu, jako tomu není u tapology.com.</w:t>
      </w:r>
    </w:p>
    <w:p w14:paraId="117BC503" w14:textId="61AE2714" w:rsidR="00210BD4" w:rsidRDefault="00EC33EF" w:rsidP="00215910">
      <w:r>
        <w:t>Nejdříve byl</w:t>
      </w:r>
      <w:r w:rsidR="002A4130">
        <w:t xml:space="preserve"> </w:t>
      </w:r>
      <w:r>
        <w:t>vytvořen</w:t>
      </w:r>
      <w:r w:rsidR="002711FD">
        <w:t xml:space="preserve"> seznam unikátních jmen </w:t>
      </w:r>
      <w:r w:rsidR="00E006B6">
        <w:t>zápasníků z </w:t>
      </w:r>
      <w:proofErr w:type="spellStart"/>
      <w:r w:rsidR="00E006B6">
        <w:t>datasetu</w:t>
      </w:r>
      <w:proofErr w:type="spellEnd"/>
      <w:r w:rsidR="00E006B6">
        <w:t xml:space="preserve"> získaného v předchozí kapitole.</w:t>
      </w:r>
      <w:r w:rsidR="00E87697">
        <w:t xml:space="preserve"> </w:t>
      </w:r>
      <w:r w:rsidR="00CA36DC">
        <w:t xml:space="preserve">Pro každé jméno se spustil algoritmus, který </w:t>
      </w:r>
      <w:r w:rsidR="00E86997">
        <w:t xml:space="preserve">pomocí </w:t>
      </w:r>
      <w:proofErr w:type="spellStart"/>
      <w:r w:rsidR="00E86997">
        <w:t>google</w:t>
      </w:r>
      <w:proofErr w:type="spellEnd"/>
      <w:r w:rsidR="002E2D93">
        <w:t xml:space="preserve"> vyhledávače našel odkaz na </w:t>
      </w:r>
      <w:proofErr w:type="spellStart"/>
      <w:r w:rsidR="00ED7CC8">
        <w:t>Sherdog</w:t>
      </w:r>
      <w:proofErr w:type="spellEnd"/>
      <w:r w:rsidR="00ED7CC8">
        <w:t xml:space="preserve"> </w:t>
      </w:r>
      <w:r w:rsidR="002E2D93">
        <w:t>profil zápasníka</w:t>
      </w:r>
      <w:r w:rsidR="00483E5C">
        <w:t xml:space="preserve"> (</w:t>
      </w:r>
      <w:r w:rsidR="00A7188E">
        <w:fldChar w:fldCharType="begin"/>
      </w:r>
      <w:r w:rsidR="00A7188E">
        <w:instrText xml:space="preserve"> REF _Ref162483354 \h </w:instrText>
      </w:r>
      <w:r w:rsidR="00A7188E">
        <w:fldChar w:fldCharType="separate"/>
      </w:r>
      <w:r w:rsidR="00A7188E">
        <w:t>Obr.</w:t>
      </w:r>
      <w:r w:rsidR="00A7188E">
        <w:t xml:space="preserve"> </w:t>
      </w:r>
      <w:r w:rsidR="00A7188E">
        <w:rPr>
          <w:noProof/>
        </w:rPr>
        <w:t>2</w:t>
      </w:r>
      <w:r w:rsidR="00A7188E">
        <w:t>.</w:t>
      </w:r>
      <w:r w:rsidR="00A7188E">
        <w:rPr>
          <w:noProof/>
        </w:rPr>
        <w:t>2</w:t>
      </w:r>
      <w:r w:rsidR="00A7188E">
        <w:fldChar w:fldCharType="end"/>
      </w:r>
      <w:r w:rsidR="00483E5C">
        <w:t>)</w:t>
      </w:r>
      <w:r w:rsidR="00564C34">
        <w:t xml:space="preserve">. Pomocí </w:t>
      </w:r>
      <w:r w:rsidR="00C56BDE">
        <w:t xml:space="preserve">html </w:t>
      </w:r>
      <w:proofErr w:type="spellStart"/>
      <w:r w:rsidR="00C56BDE">
        <w:t>parseru</w:t>
      </w:r>
      <w:proofErr w:type="spellEnd"/>
      <w:r w:rsidR="00564C34">
        <w:t xml:space="preserve"> byla stránka z odkazu opět </w:t>
      </w:r>
      <w:r w:rsidR="00C56BDE">
        <w:t xml:space="preserve">přečtena a uložena do </w:t>
      </w:r>
      <w:proofErr w:type="spellStart"/>
      <w:r w:rsidR="00C56BDE">
        <w:t>BeautifulSoup</w:t>
      </w:r>
      <w:proofErr w:type="spellEnd"/>
      <w:r w:rsidR="00C56BDE">
        <w:t xml:space="preserve"> objektu.</w:t>
      </w:r>
      <w:r w:rsidR="00F00A8C">
        <w:t xml:space="preserve"> </w:t>
      </w:r>
      <w:r w:rsidR="00856CAE">
        <w:t xml:space="preserve">Z profilu byl opět pomocí </w:t>
      </w:r>
      <w:r w:rsidR="007F76AB">
        <w:t xml:space="preserve">vyhledávacích metod </w:t>
      </w:r>
      <w:r w:rsidR="00DF4428">
        <w:t>objektu vytěženy obecné informace o zápasnících</w:t>
      </w:r>
      <w:r w:rsidR="00E75978">
        <w:t xml:space="preserve"> a poté </w:t>
      </w:r>
      <w:r w:rsidR="001C3C8C">
        <w:t>poža</w:t>
      </w:r>
      <w:r w:rsidR="00210BD4">
        <w:t xml:space="preserve">dovaná </w:t>
      </w:r>
      <w:r w:rsidR="00955D11">
        <w:t>tabulka se záznamy o jednotlivých zápasech zápasníka</w:t>
      </w:r>
      <w:r w:rsidR="008D307F">
        <w:t xml:space="preserve"> (</w:t>
      </w:r>
      <w:r w:rsidR="008D307F">
        <w:fldChar w:fldCharType="begin"/>
      </w:r>
      <w:r w:rsidR="008D307F">
        <w:instrText xml:space="preserve"> REF _Ref162483016 \h </w:instrText>
      </w:r>
      <w:r w:rsidR="008D307F">
        <w:fldChar w:fldCharType="separate"/>
      </w:r>
      <w:r w:rsidR="008D307F">
        <w:t xml:space="preserve">Výpis </w:t>
      </w:r>
      <w:r w:rsidR="008D307F">
        <w:rPr>
          <w:noProof/>
        </w:rPr>
        <w:t>2</w:t>
      </w:r>
      <w:r w:rsidR="008D307F">
        <w:t>.</w:t>
      </w:r>
      <w:r w:rsidR="008D307F">
        <w:rPr>
          <w:noProof/>
        </w:rPr>
        <w:t>2</w:t>
      </w:r>
      <w:r w:rsidR="008D307F">
        <w:fldChar w:fldCharType="end"/>
      </w:r>
      <w:r w:rsidR="008D307F">
        <w:t>)</w:t>
      </w:r>
      <w:r w:rsidR="00955D11">
        <w:t>.</w:t>
      </w:r>
      <w:r w:rsidR="00210BD4">
        <w:t xml:space="preserve"> Tyto informace byly uloženy do </w:t>
      </w:r>
      <w:proofErr w:type="spellStart"/>
      <w:r w:rsidR="00210BD4">
        <w:t>DataFramu</w:t>
      </w:r>
      <w:proofErr w:type="spellEnd"/>
      <w:r w:rsidR="00210BD4">
        <w:t xml:space="preserve"> „</w:t>
      </w:r>
      <w:proofErr w:type="spellStart"/>
      <w:r w:rsidR="00210BD4">
        <w:t>records</w:t>
      </w:r>
      <w:proofErr w:type="spellEnd"/>
      <w:r w:rsidR="00210BD4">
        <w:t xml:space="preserve">“, kde jeden řádek </w:t>
      </w:r>
      <w:r w:rsidR="008E4ADE">
        <w:t xml:space="preserve">znamená </w:t>
      </w:r>
      <w:r w:rsidR="00A10260">
        <w:t xml:space="preserve">opět </w:t>
      </w:r>
      <w:r w:rsidR="008E4ADE">
        <w:t>jeden zápas.</w:t>
      </w:r>
    </w:p>
    <w:p w14:paraId="45A61D43" w14:textId="40E4571F" w:rsidR="00B26362" w:rsidRDefault="00B26362" w:rsidP="00215910">
      <w:proofErr w:type="spellStart"/>
      <w:r>
        <w:t>Data</w:t>
      </w:r>
      <w:r w:rsidR="00FA6C18">
        <w:t>F</w:t>
      </w:r>
      <w:r>
        <w:t>rame</w:t>
      </w:r>
      <w:proofErr w:type="spellEnd"/>
      <w:r>
        <w:t xml:space="preserve"> </w:t>
      </w:r>
      <w:r w:rsidR="00FA6C18">
        <w:t>„</w:t>
      </w:r>
      <w:proofErr w:type="spellStart"/>
      <w:r>
        <w:t>records</w:t>
      </w:r>
      <w:proofErr w:type="spellEnd"/>
      <w:r w:rsidR="00FA6C18">
        <w:t xml:space="preserve">“ má </w:t>
      </w:r>
      <w:r w:rsidR="006946A8">
        <w:t>54860 záznamů a obsahuje sloupce</w:t>
      </w:r>
      <w:r w:rsidR="00811108">
        <w:t>:</w:t>
      </w:r>
      <w:r w:rsidR="006946A8">
        <w:t xml:space="preserve"> </w:t>
      </w:r>
      <w:r w:rsidR="00DB2CC3" w:rsidRPr="00DB2CC3">
        <w:t>"Fighter", "URL", "</w:t>
      </w:r>
      <w:proofErr w:type="spellStart"/>
      <w:r w:rsidR="00DB2CC3" w:rsidRPr="00DB2CC3">
        <w:t>Nationality</w:t>
      </w:r>
      <w:proofErr w:type="spellEnd"/>
      <w:r w:rsidR="00DB2CC3" w:rsidRPr="00DB2CC3">
        <w:t>", "</w:t>
      </w:r>
      <w:proofErr w:type="spellStart"/>
      <w:r w:rsidR="00DB2CC3" w:rsidRPr="00DB2CC3">
        <w:t>Nickname</w:t>
      </w:r>
      <w:proofErr w:type="spellEnd"/>
      <w:r w:rsidR="00DB2CC3" w:rsidRPr="00DB2CC3">
        <w:t>", "</w:t>
      </w:r>
      <w:proofErr w:type="spellStart"/>
      <w:r w:rsidR="00DB2CC3" w:rsidRPr="00DB2CC3">
        <w:t>Birthday</w:t>
      </w:r>
      <w:proofErr w:type="spellEnd"/>
      <w:r w:rsidR="00DB2CC3" w:rsidRPr="00DB2CC3">
        <w:t>", "</w:t>
      </w:r>
      <w:proofErr w:type="spellStart"/>
      <w:r w:rsidR="00DB2CC3" w:rsidRPr="00DB2CC3">
        <w:t>Height</w:t>
      </w:r>
      <w:proofErr w:type="spellEnd"/>
      <w:r w:rsidR="00DB2CC3" w:rsidRPr="00DB2CC3">
        <w:t xml:space="preserve"> ft", "</w:t>
      </w:r>
      <w:proofErr w:type="spellStart"/>
      <w:r w:rsidR="00DB2CC3" w:rsidRPr="00DB2CC3">
        <w:t>Height</w:t>
      </w:r>
      <w:proofErr w:type="spellEnd"/>
      <w:r w:rsidR="00DB2CC3" w:rsidRPr="00DB2CC3">
        <w:t xml:space="preserve"> cm", "</w:t>
      </w:r>
      <w:proofErr w:type="spellStart"/>
      <w:r w:rsidR="00DB2CC3" w:rsidRPr="00DB2CC3">
        <w:t>Opponent</w:t>
      </w:r>
      <w:proofErr w:type="spellEnd"/>
      <w:r w:rsidR="00DB2CC3" w:rsidRPr="00DB2CC3">
        <w:t>", "</w:t>
      </w:r>
      <w:proofErr w:type="spellStart"/>
      <w:r w:rsidR="00DB2CC3" w:rsidRPr="00DB2CC3">
        <w:t>Result</w:t>
      </w:r>
      <w:proofErr w:type="spellEnd"/>
      <w:r w:rsidR="00DB2CC3" w:rsidRPr="00DB2CC3">
        <w:t>", "</w:t>
      </w:r>
      <w:proofErr w:type="spellStart"/>
      <w:r w:rsidR="00DB2CC3" w:rsidRPr="00DB2CC3">
        <w:t>Method</w:t>
      </w:r>
      <w:proofErr w:type="spellEnd"/>
      <w:r w:rsidR="00DB2CC3" w:rsidRPr="00DB2CC3">
        <w:t>", "</w:t>
      </w:r>
      <w:proofErr w:type="spellStart"/>
      <w:r w:rsidR="00DB2CC3" w:rsidRPr="00DB2CC3">
        <w:t>Round</w:t>
      </w:r>
      <w:proofErr w:type="spellEnd"/>
      <w:r w:rsidR="00DB2CC3" w:rsidRPr="00DB2CC3">
        <w:t>", "Time", "Event", "</w:t>
      </w:r>
      <w:proofErr w:type="spellStart"/>
      <w:r w:rsidR="00DB2CC3" w:rsidRPr="00DB2CC3">
        <w:t>Date</w:t>
      </w:r>
      <w:proofErr w:type="spellEnd"/>
      <w:r w:rsidR="00DB2CC3" w:rsidRPr="00DB2CC3">
        <w:t>", "</w:t>
      </w:r>
      <w:proofErr w:type="spellStart"/>
      <w:r w:rsidR="00DB2CC3" w:rsidRPr="00DB2CC3">
        <w:t>Referee</w:t>
      </w:r>
      <w:proofErr w:type="spellEnd"/>
      <w:r w:rsidR="00DB2CC3" w:rsidRPr="00DB2CC3">
        <w:t>"</w:t>
      </w:r>
      <w:r w:rsidR="00696DCD">
        <w:t xml:space="preserve"> byl uložen do souboru „records.csv“</w:t>
      </w:r>
      <w:r w:rsidR="006158C8">
        <w:t>.</w:t>
      </w:r>
    </w:p>
    <w:p w14:paraId="3498C985" w14:textId="069AA1E0" w:rsidR="007C02DD" w:rsidRDefault="00E87697" w:rsidP="00215910">
      <w:r>
        <w:t xml:space="preserve">Testováním algoritmu bylo zjištěno, že </w:t>
      </w:r>
      <w:r w:rsidR="002808E4">
        <w:t>pro některá jména vyhledávání</w:t>
      </w:r>
      <w:r w:rsidR="006E4923">
        <w:t xml:space="preserve"> </w:t>
      </w:r>
      <w:r w:rsidR="00ED7CC8">
        <w:t>profilu</w:t>
      </w:r>
      <w:r w:rsidR="006E4923">
        <w:t xml:space="preserve"> vykazovalo chybné chování, proto byla jména </w:t>
      </w:r>
      <w:r w:rsidR="00A10260">
        <w:t xml:space="preserve">ještě před spuštěním algoritmu </w:t>
      </w:r>
      <w:r w:rsidR="006E4923">
        <w:t>změněna</w:t>
      </w:r>
      <w:r w:rsidR="00A10260">
        <w:t xml:space="preserve">. </w:t>
      </w:r>
      <w:r w:rsidR="0087010B">
        <w:t>Jednalo se o jména „</w:t>
      </w:r>
      <w:r w:rsidR="00646824">
        <w:t xml:space="preserve">Ian </w:t>
      </w:r>
      <w:proofErr w:type="spellStart"/>
      <w:r w:rsidR="00646824">
        <w:t>Machado</w:t>
      </w:r>
      <w:proofErr w:type="spellEnd"/>
      <w:r w:rsidR="00646824">
        <w:t xml:space="preserve"> </w:t>
      </w:r>
      <w:proofErr w:type="spellStart"/>
      <w:r w:rsidR="00646824">
        <w:t>Garry</w:t>
      </w:r>
      <w:proofErr w:type="spellEnd"/>
      <w:r w:rsidR="00646824">
        <w:t xml:space="preserve">“, „Sako </w:t>
      </w:r>
      <w:proofErr w:type="spellStart"/>
      <w:r w:rsidR="00646824">
        <w:t>Chivi</w:t>
      </w:r>
      <w:r w:rsidR="00B26362">
        <w:t>chitan</w:t>
      </w:r>
      <w:proofErr w:type="spellEnd"/>
      <w:r w:rsidR="00B26362">
        <w:t>“ a „</w:t>
      </w:r>
      <w:proofErr w:type="spellStart"/>
      <w:r w:rsidR="00B26362">
        <w:t>Razak</w:t>
      </w:r>
      <w:proofErr w:type="spellEnd"/>
      <w:r w:rsidR="00B26362">
        <w:t xml:space="preserve"> Al-Hassan“. </w:t>
      </w:r>
      <w:r w:rsidR="00A10260">
        <w:t>Po dokončení</w:t>
      </w:r>
      <w:r w:rsidR="002C6A81">
        <w:t xml:space="preserve"> byla jména nahrazena původními hodnotami.</w:t>
      </w:r>
    </w:p>
    <w:p w14:paraId="51B56A38" w14:textId="77777777" w:rsidR="00B26362" w:rsidRDefault="00B26362" w:rsidP="00215910"/>
    <w:p w14:paraId="45113E4A" w14:textId="77777777" w:rsidR="002A2881" w:rsidRDefault="002A2881" w:rsidP="00215910"/>
    <w:p w14:paraId="358B82BF" w14:textId="77777777" w:rsidR="002A2881" w:rsidRPr="00215910" w:rsidRDefault="002A2881" w:rsidP="00215910"/>
    <w:p w14:paraId="77DF54A4" w14:textId="3938BBE6" w:rsidR="006B4BBB" w:rsidRDefault="006B4BBB" w:rsidP="006B4BBB">
      <w:pPr>
        <w:pStyle w:val="Titulek"/>
        <w:keepNext/>
        <w:jc w:val="left"/>
      </w:pPr>
      <w:bookmarkStart w:id="23" w:name="_Ref162483016"/>
      <w:bookmarkStart w:id="24" w:name="_Toc162483496"/>
      <w:r>
        <w:lastRenderedPageBreak/>
        <w:t xml:space="preserve">Výpis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SEQ Výpis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bookmarkEnd w:id="23"/>
      <w:r>
        <w:t xml:space="preserve"> </w:t>
      </w:r>
      <w:r w:rsidR="00B423F0">
        <w:t>Získávání informací z profilu zápasníka</w:t>
      </w:r>
      <w:r w:rsidR="008115C8">
        <w:t xml:space="preserve"> (</w:t>
      </w:r>
      <w:r w:rsidR="008115C8">
        <w:fldChar w:fldCharType="begin"/>
      </w:r>
      <w:r w:rsidR="008115C8">
        <w:instrText xml:space="preserve"> REF _Ref162483354 \h </w:instrText>
      </w:r>
      <w:r w:rsidR="008115C8">
        <w:fldChar w:fldCharType="separate"/>
      </w:r>
      <w:r w:rsidR="008115C8">
        <w:t xml:space="preserve">Obr. </w:t>
      </w:r>
      <w:r w:rsidR="008115C8">
        <w:rPr>
          <w:noProof/>
        </w:rPr>
        <w:t>2</w:t>
      </w:r>
      <w:r w:rsidR="008115C8">
        <w:t>.</w:t>
      </w:r>
      <w:r w:rsidR="008115C8">
        <w:rPr>
          <w:noProof/>
        </w:rPr>
        <w:t>2</w:t>
      </w:r>
      <w:r w:rsidR="008115C8">
        <w:fldChar w:fldCharType="end"/>
      </w:r>
      <w:r w:rsidR="008115C8">
        <w:t>)</w:t>
      </w:r>
      <w:r w:rsidR="00C13D38">
        <w:t xml:space="preserve"> </w:t>
      </w:r>
      <w:r w:rsidR="00B423F0">
        <w:t>(vlastní zpracování)</w:t>
      </w:r>
      <w:bookmarkEnd w:id="24"/>
    </w:p>
    <w:p w14:paraId="403EB0D5" w14:textId="77777777" w:rsidR="00C01B8E" w:rsidRDefault="00C01B8E" w:rsidP="00C01B8E">
      <w:pPr>
        <w:pStyle w:val="Textprogramovhokdu"/>
      </w:pPr>
      <w:proofErr w:type="spellStart"/>
      <w:r>
        <w:t>def</w:t>
      </w:r>
      <w:proofErr w:type="spellEnd"/>
      <w:r>
        <w:t xml:space="preserve"> </w:t>
      </w:r>
      <w:proofErr w:type="spellStart"/>
      <w:r>
        <w:t>get_record</w:t>
      </w:r>
      <w:proofErr w:type="spellEnd"/>
      <w:r>
        <w:t>(fighter):</w:t>
      </w:r>
    </w:p>
    <w:p w14:paraId="4012AC9A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fighter_data</w:t>
      </w:r>
      <w:proofErr w:type="spellEnd"/>
      <w:r>
        <w:t xml:space="preserve">, </w:t>
      </w:r>
      <w:proofErr w:type="spellStart"/>
      <w:r>
        <w:t>url</w:t>
      </w:r>
      <w:proofErr w:type="spellEnd"/>
      <w:r>
        <w:t xml:space="preserve"> = </w:t>
      </w:r>
      <w:proofErr w:type="spellStart"/>
      <w:r>
        <w:t>get_website</w:t>
      </w:r>
      <w:proofErr w:type="spellEnd"/>
      <w:r>
        <w:t>(fighter)</w:t>
      </w:r>
    </w:p>
    <w:p w14:paraId="277465E4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fighter_soup</w:t>
      </w:r>
      <w:proofErr w:type="spellEnd"/>
      <w:r>
        <w:t xml:space="preserve"> = </w:t>
      </w:r>
      <w:proofErr w:type="spellStart"/>
      <w:proofErr w:type="gramStart"/>
      <w:r>
        <w:t>BeautifulSoup</w:t>
      </w:r>
      <w:proofErr w:type="spellEnd"/>
      <w:r>
        <w:t>(</w:t>
      </w:r>
      <w:proofErr w:type="spellStart"/>
      <w:proofErr w:type="gramEnd"/>
      <w:r>
        <w:t>fighter_data</w:t>
      </w:r>
      <w:proofErr w:type="spellEnd"/>
      <w:r>
        <w:t>, "</w:t>
      </w:r>
      <w:proofErr w:type="spellStart"/>
      <w:r>
        <w:t>html.parser</w:t>
      </w:r>
      <w:proofErr w:type="spellEnd"/>
      <w:r>
        <w:t xml:space="preserve">") </w:t>
      </w:r>
    </w:p>
    <w:p w14:paraId="37759C6B" w14:textId="77777777" w:rsidR="00C01B8E" w:rsidRDefault="00C01B8E" w:rsidP="00C01B8E">
      <w:pPr>
        <w:pStyle w:val="Textprogramovhokdu"/>
      </w:pPr>
      <w:r>
        <w:t xml:space="preserve">    # </w:t>
      </w:r>
      <w:proofErr w:type="spellStart"/>
      <w:r>
        <w:t>Finds</w:t>
      </w:r>
      <w:proofErr w:type="spellEnd"/>
      <w:r>
        <w:t xml:space="preserve"> fighter </w:t>
      </w:r>
      <w:proofErr w:type="spellStart"/>
      <w:r>
        <w:t>information</w:t>
      </w:r>
      <w:proofErr w:type="spellEnd"/>
    </w:p>
    <w:p w14:paraId="35FE7E60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nationality</w:t>
      </w:r>
      <w:proofErr w:type="spellEnd"/>
      <w:r>
        <w:t xml:space="preserve"> = ""</w:t>
      </w:r>
    </w:p>
    <w:p w14:paraId="7F4309FB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if</w:t>
      </w:r>
      <w:proofErr w:type="spellEnd"/>
      <w:r>
        <w:t xml:space="preserve">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>("</w:t>
      </w:r>
      <w:proofErr w:type="spellStart"/>
      <w:r>
        <w:t>strong</w:t>
      </w:r>
      <w:proofErr w:type="spellEnd"/>
      <w:r>
        <w:t xml:space="preserve">", </w:t>
      </w:r>
      <w:proofErr w:type="spellStart"/>
      <w:r>
        <w:t>itemprop</w:t>
      </w:r>
      <w:proofErr w:type="spellEnd"/>
      <w:r>
        <w:t>="</w:t>
      </w:r>
      <w:proofErr w:type="spellStart"/>
      <w:r>
        <w:t>nationality</w:t>
      </w:r>
      <w:proofErr w:type="spellEnd"/>
      <w:r>
        <w:t xml:space="preserve">") != </w:t>
      </w:r>
      <w:proofErr w:type="spellStart"/>
      <w:r>
        <w:t>None</w:t>
      </w:r>
      <w:proofErr w:type="spellEnd"/>
      <w:r>
        <w:t>:</w:t>
      </w:r>
    </w:p>
    <w:p w14:paraId="49E2CB9C" w14:textId="77777777" w:rsidR="00C01B8E" w:rsidRDefault="00C01B8E" w:rsidP="00C01B8E">
      <w:pPr>
        <w:pStyle w:val="Textprogramovhokdu"/>
      </w:pPr>
      <w:r>
        <w:t xml:space="preserve">        </w:t>
      </w:r>
      <w:proofErr w:type="spellStart"/>
      <w:r>
        <w:t>nationality</w:t>
      </w:r>
      <w:proofErr w:type="spellEnd"/>
      <w:r>
        <w:t xml:space="preserve"> =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>("</w:t>
      </w:r>
      <w:proofErr w:type="spellStart"/>
      <w:r>
        <w:t>strong</w:t>
      </w:r>
      <w:proofErr w:type="spellEnd"/>
      <w:r>
        <w:t xml:space="preserve">", </w:t>
      </w:r>
      <w:proofErr w:type="spellStart"/>
      <w:r>
        <w:t>itemprop</w:t>
      </w:r>
      <w:proofErr w:type="spellEnd"/>
      <w:r>
        <w:t>="</w:t>
      </w:r>
      <w:proofErr w:type="spellStart"/>
      <w:r>
        <w:t>nationality</w:t>
      </w:r>
      <w:proofErr w:type="spellEnd"/>
      <w:r>
        <w:t>").text</w:t>
      </w:r>
    </w:p>
    <w:p w14:paraId="1CA9E907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nickname</w:t>
      </w:r>
      <w:proofErr w:type="spellEnd"/>
      <w:r>
        <w:t xml:space="preserve"> = ""</w:t>
      </w:r>
    </w:p>
    <w:p w14:paraId="3D5D84B7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if</w:t>
      </w:r>
      <w:proofErr w:type="spellEnd"/>
      <w:r>
        <w:t xml:space="preserve">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>("</w:t>
      </w:r>
      <w:proofErr w:type="spellStart"/>
      <w:r>
        <w:t>span</w:t>
      </w:r>
      <w:proofErr w:type="spellEnd"/>
      <w:r>
        <w:t xml:space="preserve">", </w:t>
      </w:r>
      <w:proofErr w:type="spellStart"/>
      <w:r>
        <w:t>class</w:t>
      </w:r>
      <w:proofErr w:type="spellEnd"/>
      <w:r>
        <w:t>_="</w:t>
      </w:r>
      <w:proofErr w:type="spellStart"/>
      <w:r>
        <w:t>nickname</w:t>
      </w:r>
      <w:proofErr w:type="spellEnd"/>
      <w:r>
        <w:t xml:space="preserve">") != </w:t>
      </w:r>
      <w:proofErr w:type="spellStart"/>
      <w:r>
        <w:t>None</w:t>
      </w:r>
      <w:proofErr w:type="spellEnd"/>
      <w:r>
        <w:t>:</w:t>
      </w:r>
    </w:p>
    <w:p w14:paraId="47B92BC9" w14:textId="77777777" w:rsidR="00C01B8E" w:rsidRDefault="00C01B8E" w:rsidP="00C01B8E">
      <w:pPr>
        <w:pStyle w:val="Textprogramovhokdu"/>
      </w:pPr>
      <w:r>
        <w:t xml:space="preserve">        </w:t>
      </w:r>
      <w:proofErr w:type="spellStart"/>
      <w:r>
        <w:t>nickname</w:t>
      </w:r>
      <w:proofErr w:type="spellEnd"/>
      <w:r>
        <w:t xml:space="preserve"> =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>("</w:t>
      </w:r>
      <w:proofErr w:type="spellStart"/>
      <w:r>
        <w:t>span</w:t>
      </w:r>
      <w:proofErr w:type="spellEnd"/>
      <w:r>
        <w:t xml:space="preserve">", </w:t>
      </w:r>
      <w:proofErr w:type="spellStart"/>
      <w:r>
        <w:t>class</w:t>
      </w:r>
      <w:proofErr w:type="spellEnd"/>
      <w:r>
        <w:t>_="</w:t>
      </w:r>
      <w:proofErr w:type="spellStart"/>
      <w:r>
        <w:t>nickname</w:t>
      </w:r>
      <w:proofErr w:type="spellEnd"/>
      <w:r>
        <w:t>").</w:t>
      </w:r>
      <w:proofErr w:type="spellStart"/>
      <w:r>
        <w:t>find</w:t>
      </w:r>
      <w:proofErr w:type="spellEnd"/>
      <w:r>
        <w:t>("</w:t>
      </w:r>
      <w:proofErr w:type="spellStart"/>
      <w:r>
        <w:t>em</w:t>
      </w:r>
      <w:proofErr w:type="spellEnd"/>
      <w:r>
        <w:t>").text</w:t>
      </w:r>
    </w:p>
    <w:p w14:paraId="25D1868D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birthday</w:t>
      </w:r>
      <w:proofErr w:type="spellEnd"/>
      <w:r>
        <w:t xml:space="preserve"> = ""</w:t>
      </w:r>
    </w:p>
    <w:p w14:paraId="7223A277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if</w:t>
      </w:r>
      <w:proofErr w:type="spellEnd"/>
      <w:r>
        <w:t xml:space="preserve">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>("</w:t>
      </w:r>
      <w:proofErr w:type="spellStart"/>
      <w:r>
        <w:t>span</w:t>
      </w:r>
      <w:proofErr w:type="spellEnd"/>
      <w:r>
        <w:t xml:space="preserve">", </w:t>
      </w:r>
      <w:proofErr w:type="spellStart"/>
      <w:r>
        <w:t>itemprop</w:t>
      </w:r>
      <w:proofErr w:type="spellEnd"/>
      <w:r>
        <w:t>="</w:t>
      </w:r>
      <w:proofErr w:type="spellStart"/>
      <w:r>
        <w:t>birthDate</w:t>
      </w:r>
      <w:proofErr w:type="spellEnd"/>
      <w:r>
        <w:t xml:space="preserve">") != </w:t>
      </w:r>
      <w:proofErr w:type="spellStart"/>
      <w:r>
        <w:t>None</w:t>
      </w:r>
      <w:proofErr w:type="spellEnd"/>
      <w:r>
        <w:t>:</w:t>
      </w:r>
    </w:p>
    <w:p w14:paraId="5C1CA7DD" w14:textId="77777777" w:rsidR="00C01B8E" w:rsidRDefault="00C01B8E" w:rsidP="00C01B8E">
      <w:pPr>
        <w:pStyle w:val="Textprogramovhokdu"/>
      </w:pPr>
      <w:r>
        <w:t xml:space="preserve">        </w:t>
      </w:r>
      <w:proofErr w:type="spellStart"/>
      <w:r>
        <w:t>birthday</w:t>
      </w:r>
      <w:proofErr w:type="spellEnd"/>
      <w:r>
        <w:t xml:space="preserve"> =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>("</w:t>
      </w:r>
      <w:proofErr w:type="spellStart"/>
      <w:r>
        <w:t>span</w:t>
      </w:r>
      <w:proofErr w:type="spellEnd"/>
      <w:r>
        <w:t xml:space="preserve">", </w:t>
      </w:r>
      <w:proofErr w:type="spellStart"/>
      <w:r>
        <w:t>itemprop</w:t>
      </w:r>
      <w:proofErr w:type="spellEnd"/>
      <w:r>
        <w:t>="</w:t>
      </w:r>
      <w:proofErr w:type="spellStart"/>
      <w:r>
        <w:t>birthDate</w:t>
      </w:r>
      <w:proofErr w:type="spellEnd"/>
      <w:r>
        <w:t>").text</w:t>
      </w:r>
    </w:p>
    <w:p w14:paraId="5260B435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height_ft</w:t>
      </w:r>
      <w:proofErr w:type="spellEnd"/>
      <w:r>
        <w:t xml:space="preserve"> = ""</w:t>
      </w:r>
    </w:p>
    <w:p w14:paraId="62EE36CF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height_cm</w:t>
      </w:r>
      <w:proofErr w:type="spellEnd"/>
      <w:r>
        <w:t xml:space="preserve"> = ""</w:t>
      </w:r>
    </w:p>
    <w:p w14:paraId="67B99011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if</w:t>
      </w:r>
      <w:proofErr w:type="spellEnd"/>
      <w:r>
        <w:t xml:space="preserve">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 xml:space="preserve">("b", </w:t>
      </w:r>
      <w:proofErr w:type="spellStart"/>
      <w:r>
        <w:t>itemprop</w:t>
      </w:r>
      <w:proofErr w:type="spellEnd"/>
      <w:r>
        <w:t>="</w:t>
      </w:r>
      <w:proofErr w:type="spellStart"/>
      <w:r>
        <w:t>height</w:t>
      </w:r>
      <w:proofErr w:type="spellEnd"/>
      <w:r>
        <w:t xml:space="preserve">")!= </w:t>
      </w:r>
      <w:proofErr w:type="spellStart"/>
      <w:r>
        <w:t>None</w:t>
      </w:r>
      <w:proofErr w:type="spellEnd"/>
      <w:r>
        <w:t>:</w:t>
      </w:r>
    </w:p>
    <w:p w14:paraId="54D8D974" w14:textId="77777777" w:rsidR="00C01B8E" w:rsidRDefault="00C01B8E" w:rsidP="00C01B8E">
      <w:pPr>
        <w:pStyle w:val="Textprogramovhokdu"/>
      </w:pPr>
      <w:r>
        <w:t xml:space="preserve">        </w:t>
      </w:r>
      <w:proofErr w:type="spellStart"/>
      <w:r>
        <w:t>height_ft</w:t>
      </w:r>
      <w:proofErr w:type="spellEnd"/>
      <w:r>
        <w:t xml:space="preserve"> =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 xml:space="preserve">("b", </w:t>
      </w:r>
      <w:proofErr w:type="spellStart"/>
      <w:r>
        <w:t>itemprop</w:t>
      </w:r>
      <w:proofErr w:type="spellEnd"/>
      <w:r>
        <w:t>="</w:t>
      </w:r>
      <w:proofErr w:type="spellStart"/>
      <w:r>
        <w:t>height</w:t>
      </w:r>
      <w:proofErr w:type="spellEnd"/>
      <w:r>
        <w:t>").text</w:t>
      </w:r>
    </w:p>
    <w:p w14:paraId="1E1B2BF5" w14:textId="77777777" w:rsidR="00C01B8E" w:rsidRDefault="00C01B8E" w:rsidP="00C01B8E">
      <w:pPr>
        <w:pStyle w:val="Textprogramovhokdu"/>
      </w:pPr>
      <w:r>
        <w:t xml:space="preserve">        </w:t>
      </w:r>
      <w:proofErr w:type="spellStart"/>
      <w:r>
        <w:t>if</w:t>
      </w:r>
      <w:proofErr w:type="spellEnd"/>
      <w:r>
        <w:t xml:space="preserve">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 xml:space="preserve">("b", </w:t>
      </w:r>
      <w:proofErr w:type="spellStart"/>
      <w:r>
        <w:t>itemprop</w:t>
      </w:r>
      <w:proofErr w:type="spellEnd"/>
      <w:r>
        <w:t>="</w:t>
      </w:r>
      <w:proofErr w:type="spellStart"/>
      <w:r>
        <w:t>height</w:t>
      </w:r>
      <w:proofErr w:type="spellEnd"/>
      <w:r>
        <w:t>").</w:t>
      </w:r>
      <w:proofErr w:type="spellStart"/>
      <w:r>
        <w:t>nextSibling.nextSibling.nextSibling</w:t>
      </w:r>
      <w:proofErr w:type="spellEnd"/>
      <w:r>
        <w:t xml:space="preserve"> != </w:t>
      </w:r>
      <w:proofErr w:type="spellStart"/>
      <w:r>
        <w:t>None</w:t>
      </w:r>
      <w:proofErr w:type="spellEnd"/>
      <w:r>
        <w:t>:</w:t>
      </w:r>
    </w:p>
    <w:p w14:paraId="1372104D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height_cm</w:t>
      </w:r>
      <w:proofErr w:type="spellEnd"/>
      <w:r>
        <w:t xml:space="preserve"> =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 xml:space="preserve">("b", </w:t>
      </w:r>
      <w:proofErr w:type="spellStart"/>
      <w:r>
        <w:t>itemprop</w:t>
      </w:r>
      <w:proofErr w:type="spellEnd"/>
      <w:r>
        <w:t>="</w:t>
      </w:r>
      <w:proofErr w:type="spellStart"/>
      <w:r>
        <w:t>height</w:t>
      </w:r>
      <w:proofErr w:type="spellEnd"/>
      <w:r>
        <w:t>").</w:t>
      </w:r>
      <w:proofErr w:type="spellStart"/>
      <w:r>
        <w:t>nextSibling.nextSibling.nextSibling</w:t>
      </w:r>
      <w:proofErr w:type="spellEnd"/>
    </w:p>
    <w:p w14:paraId="19E81997" w14:textId="77777777" w:rsidR="00C01B8E" w:rsidRDefault="00C01B8E" w:rsidP="00C01B8E">
      <w:pPr>
        <w:pStyle w:val="Textprogramovhokdu"/>
      </w:pPr>
      <w:r>
        <w:t xml:space="preserve">    # </w:t>
      </w:r>
      <w:proofErr w:type="spellStart"/>
      <w:r>
        <w:t>Finds</w:t>
      </w:r>
      <w:proofErr w:type="spellEnd"/>
      <w:r>
        <w:t xml:space="preserve"> table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fighters</w:t>
      </w:r>
      <w:proofErr w:type="spellEnd"/>
      <w:r>
        <w:t xml:space="preserve"> </w:t>
      </w:r>
      <w:proofErr w:type="spellStart"/>
      <w:r>
        <w:t>record</w:t>
      </w:r>
      <w:proofErr w:type="spellEnd"/>
    </w:p>
    <w:p w14:paraId="782A717F" w14:textId="77777777" w:rsidR="00C01B8E" w:rsidRDefault="00C01B8E" w:rsidP="00C01B8E">
      <w:pPr>
        <w:pStyle w:val="Textprogramovhokdu"/>
      </w:pPr>
      <w:r>
        <w:t xml:space="preserve">    table = </w:t>
      </w:r>
      <w:proofErr w:type="spellStart"/>
      <w:r>
        <w:t>fighter_</w:t>
      </w:r>
      <w:proofErr w:type="gramStart"/>
      <w:r>
        <w:t>soup.find</w:t>
      </w:r>
      <w:proofErr w:type="spellEnd"/>
      <w:proofErr w:type="gramEnd"/>
      <w:r>
        <w:t xml:space="preserve">("table", </w:t>
      </w:r>
      <w:proofErr w:type="spellStart"/>
      <w:r>
        <w:t>class</w:t>
      </w:r>
      <w:proofErr w:type="spellEnd"/>
      <w:r>
        <w:t>_="</w:t>
      </w:r>
      <w:proofErr w:type="spellStart"/>
      <w:r>
        <w:t>new_table</w:t>
      </w:r>
      <w:proofErr w:type="spellEnd"/>
      <w:r>
        <w:t xml:space="preserve"> fighter")</w:t>
      </w:r>
    </w:p>
    <w:p w14:paraId="324B17C5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fighter_record</w:t>
      </w:r>
      <w:proofErr w:type="spellEnd"/>
      <w:r>
        <w:t xml:space="preserve"> = </w:t>
      </w:r>
      <w:proofErr w:type="spellStart"/>
      <w:r>
        <w:t>pd.DataFrame</w:t>
      </w:r>
      <w:proofErr w:type="spellEnd"/>
      <w:r>
        <w:t>(</w:t>
      </w:r>
      <w:proofErr w:type="spellStart"/>
      <w:r>
        <w:t>columns</w:t>
      </w:r>
      <w:proofErr w:type="spellEnd"/>
      <w:proofErr w:type="gramStart"/>
      <w:r>
        <w:t>=[</w:t>
      </w:r>
      <w:proofErr w:type="gramEnd"/>
      <w:r>
        <w:t>"Fighter", "URL", "</w:t>
      </w:r>
      <w:proofErr w:type="spellStart"/>
      <w:r>
        <w:t>Nationality</w:t>
      </w:r>
      <w:proofErr w:type="spellEnd"/>
      <w:r>
        <w:t>", "</w:t>
      </w:r>
      <w:proofErr w:type="spellStart"/>
      <w:r>
        <w:t>Nickname</w:t>
      </w:r>
      <w:proofErr w:type="spellEnd"/>
      <w:r>
        <w:t>", "</w:t>
      </w:r>
      <w:proofErr w:type="spellStart"/>
      <w:r>
        <w:t>Birthday</w:t>
      </w:r>
      <w:proofErr w:type="spellEnd"/>
      <w:r>
        <w:t>", "</w:t>
      </w:r>
      <w:proofErr w:type="spellStart"/>
      <w:r>
        <w:t>Height</w:t>
      </w:r>
      <w:proofErr w:type="spellEnd"/>
      <w:r>
        <w:t xml:space="preserve"> ft", "</w:t>
      </w:r>
      <w:proofErr w:type="spellStart"/>
      <w:r>
        <w:t>Height</w:t>
      </w:r>
      <w:proofErr w:type="spellEnd"/>
      <w:r>
        <w:t xml:space="preserve"> cm", "</w:t>
      </w:r>
      <w:proofErr w:type="spellStart"/>
      <w:r>
        <w:t>Opponent</w:t>
      </w:r>
      <w:proofErr w:type="spellEnd"/>
      <w:r>
        <w:t>", "</w:t>
      </w:r>
      <w:proofErr w:type="spellStart"/>
      <w:r>
        <w:t>Result</w:t>
      </w:r>
      <w:proofErr w:type="spellEnd"/>
      <w:r>
        <w:t>", "</w:t>
      </w:r>
      <w:proofErr w:type="spellStart"/>
      <w:r>
        <w:t>Method</w:t>
      </w:r>
      <w:proofErr w:type="spellEnd"/>
      <w:r>
        <w:t>", "</w:t>
      </w:r>
      <w:proofErr w:type="spellStart"/>
      <w:r>
        <w:t>Round</w:t>
      </w:r>
      <w:proofErr w:type="spellEnd"/>
      <w:r>
        <w:t>", "Time", "Event", "</w:t>
      </w:r>
      <w:proofErr w:type="spellStart"/>
      <w:r>
        <w:t>Date</w:t>
      </w:r>
      <w:proofErr w:type="spellEnd"/>
      <w:r>
        <w:t>", "</w:t>
      </w:r>
      <w:proofErr w:type="spellStart"/>
      <w:r>
        <w:t>Referee</w:t>
      </w:r>
      <w:proofErr w:type="spellEnd"/>
      <w:r>
        <w:t>"])</w:t>
      </w:r>
    </w:p>
    <w:p w14:paraId="05DBB83D" w14:textId="77777777" w:rsidR="00C01B8E" w:rsidRDefault="00C01B8E" w:rsidP="00C01B8E">
      <w:pPr>
        <w:pStyle w:val="Textprogramovhokdu"/>
      </w:pPr>
      <w:r>
        <w:t xml:space="preserve">    # </w:t>
      </w:r>
      <w:proofErr w:type="spellStart"/>
      <w:r>
        <w:t>Fills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DataFrame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fighter </w:t>
      </w:r>
      <w:proofErr w:type="spellStart"/>
      <w:r>
        <w:t>record</w:t>
      </w:r>
      <w:proofErr w:type="spellEnd"/>
    </w:p>
    <w:p w14:paraId="59379D34" w14:textId="77777777" w:rsidR="00C01B8E" w:rsidRDefault="00C01B8E" w:rsidP="00C01B8E">
      <w:pPr>
        <w:pStyle w:val="Textprogramovhokdu"/>
      </w:pPr>
      <w:r>
        <w:t xml:space="preserve">    </w:t>
      </w:r>
      <w:proofErr w:type="spellStart"/>
      <w:r>
        <w:t>for</w:t>
      </w:r>
      <w:proofErr w:type="spellEnd"/>
      <w:r>
        <w:t xml:space="preserve"> </w:t>
      </w:r>
      <w:proofErr w:type="spellStart"/>
      <w:r>
        <w:t>row</w:t>
      </w:r>
      <w:proofErr w:type="spellEnd"/>
      <w:r>
        <w:t xml:space="preserve"> in </w:t>
      </w:r>
      <w:proofErr w:type="spellStart"/>
      <w:proofErr w:type="gramStart"/>
      <w:r>
        <w:t>table.find</w:t>
      </w:r>
      <w:proofErr w:type="gramEnd"/>
      <w:r>
        <w:t>_all</w:t>
      </w:r>
      <w:proofErr w:type="spellEnd"/>
      <w:r>
        <w:t>("</w:t>
      </w:r>
      <w:proofErr w:type="spellStart"/>
      <w:r>
        <w:t>tr</w:t>
      </w:r>
      <w:proofErr w:type="spellEnd"/>
      <w:r>
        <w:t xml:space="preserve">", </w:t>
      </w:r>
      <w:proofErr w:type="spellStart"/>
      <w:r>
        <w:t>class</w:t>
      </w:r>
      <w:proofErr w:type="spellEnd"/>
      <w:r>
        <w:t>_=""):</w:t>
      </w:r>
    </w:p>
    <w:p w14:paraId="4596B1B3" w14:textId="77777777" w:rsidR="00C01B8E" w:rsidRDefault="00C01B8E" w:rsidP="00C01B8E">
      <w:pPr>
        <w:pStyle w:val="Textprogramovhokdu"/>
      </w:pPr>
      <w:r>
        <w:t xml:space="preserve">        col = </w:t>
      </w:r>
      <w:proofErr w:type="spellStart"/>
      <w:proofErr w:type="gramStart"/>
      <w:r>
        <w:t>row.find</w:t>
      </w:r>
      <w:proofErr w:type="gramEnd"/>
      <w:r>
        <w:t>_all</w:t>
      </w:r>
      <w:proofErr w:type="spellEnd"/>
      <w:r>
        <w:t>("</w:t>
      </w:r>
      <w:proofErr w:type="spellStart"/>
      <w:r>
        <w:t>td</w:t>
      </w:r>
      <w:proofErr w:type="spellEnd"/>
      <w:r>
        <w:t>")</w:t>
      </w:r>
    </w:p>
    <w:p w14:paraId="412C09C0" w14:textId="77777777" w:rsidR="00C01B8E" w:rsidRDefault="00C01B8E" w:rsidP="00C01B8E">
      <w:pPr>
        <w:pStyle w:val="Textprogramovhokdu"/>
      </w:pPr>
      <w:r>
        <w:t xml:space="preserve">        </w:t>
      </w:r>
      <w:proofErr w:type="spellStart"/>
      <w:r>
        <w:t>if</w:t>
      </w:r>
      <w:proofErr w:type="spellEnd"/>
      <w:r>
        <w:t xml:space="preserve"> (</w:t>
      </w:r>
      <w:proofErr w:type="gramStart"/>
      <w:r>
        <w:t>col !</w:t>
      </w:r>
      <w:proofErr w:type="gramEnd"/>
      <w:r>
        <w:t>= []):</w:t>
      </w:r>
    </w:p>
    <w:p w14:paraId="517EEFE7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result</w:t>
      </w:r>
      <w:proofErr w:type="spellEnd"/>
      <w:r>
        <w:t xml:space="preserve"> = </w:t>
      </w:r>
      <w:proofErr w:type="gramStart"/>
      <w:r>
        <w:t>col[</w:t>
      </w:r>
      <w:proofErr w:type="gramEnd"/>
      <w:r>
        <w:t>0].text</w:t>
      </w:r>
    </w:p>
    <w:p w14:paraId="0DC65301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opponent</w:t>
      </w:r>
      <w:proofErr w:type="spellEnd"/>
      <w:r>
        <w:t xml:space="preserve"> = </w:t>
      </w:r>
      <w:proofErr w:type="gramStart"/>
      <w:r>
        <w:t>col[</w:t>
      </w:r>
      <w:proofErr w:type="gramEnd"/>
      <w:r>
        <w:t>1].text</w:t>
      </w:r>
    </w:p>
    <w:p w14:paraId="0C6AF7ED" w14:textId="77777777" w:rsidR="00C01B8E" w:rsidRDefault="00C01B8E" w:rsidP="00C01B8E">
      <w:pPr>
        <w:pStyle w:val="Textprogramovhokdu"/>
      </w:pPr>
      <w:r>
        <w:t xml:space="preserve">            event = </w:t>
      </w:r>
      <w:proofErr w:type="gramStart"/>
      <w:r>
        <w:t>col[</w:t>
      </w:r>
      <w:proofErr w:type="gramEnd"/>
      <w:r>
        <w:t>2].</w:t>
      </w:r>
      <w:proofErr w:type="spellStart"/>
      <w:r>
        <w:t>a.text</w:t>
      </w:r>
      <w:proofErr w:type="spellEnd"/>
    </w:p>
    <w:p w14:paraId="7EB5F92A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date</w:t>
      </w:r>
      <w:proofErr w:type="spellEnd"/>
      <w:r>
        <w:t xml:space="preserve"> = </w:t>
      </w:r>
      <w:proofErr w:type="gramStart"/>
      <w:r>
        <w:t>col[</w:t>
      </w:r>
      <w:proofErr w:type="gramEnd"/>
      <w:r>
        <w:t>2].</w:t>
      </w:r>
      <w:proofErr w:type="spellStart"/>
      <w:r>
        <w:t>find</w:t>
      </w:r>
      <w:proofErr w:type="spellEnd"/>
      <w:r>
        <w:t>("</w:t>
      </w:r>
      <w:proofErr w:type="spellStart"/>
      <w:r>
        <w:t>span</w:t>
      </w:r>
      <w:proofErr w:type="spellEnd"/>
      <w:r>
        <w:t xml:space="preserve">", </w:t>
      </w:r>
      <w:proofErr w:type="spellStart"/>
      <w:r>
        <w:t>class</w:t>
      </w:r>
      <w:proofErr w:type="spellEnd"/>
      <w:r>
        <w:t>_="</w:t>
      </w:r>
      <w:proofErr w:type="spellStart"/>
      <w:r>
        <w:t>sub_line</w:t>
      </w:r>
      <w:proofErr w:type="spellEnd"/>
      <w:r>
        <w:t>").text</w:t>
      </w:r>
    </w:p>
    <w:p w14:paraId="2624B7B2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method</w:t>
      </w:r>
      <w:proofErr w:type="spellEnd"/>
      <w:r>
        <w:t xml:space="preserve"> = </w:t>
      </w:r>
      <w:proofErr w:type="gramStart"/>
      <w:r>
        <w:t>col[</w:t>
      </w:r>
      <w:proofErr w:type="gramEnd"/>
      <w:r>
        <w:t>3].</w:t>
      </w:r>
      <w:proofErr w:type="spellStart"/>
      <w:r>
        <w:t>b.text</w:t>
      </w:r>
      <w:proofErr w:type="spellEnd"/>
    </w:p>
    <w:p w14:paraId="69A7EFD1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referee</w:t>
      </w:r>
      <w:proofErr w:type="spellEnd"/>
      <w:r>
        <w:t xml:space="preserve"> = </w:t>
      </w:r>
      <w:proofErr w:type="gramStart"/>
      <w:r>
        <w:t>col[</w:t>
      </w:r>
      <w:proofErr w:type="gramEnd"/>
      <w:r>
        <w:t>3].</w:t>
      </w:r>
      <w:proofErr w:type="spellStart"/>
      <w:r>
        <w:t>span.text</w:t>
      </w:r>
      <w:proofErr w:type="spellEnd"/>
    </w:p>
    <w:p w14:paraId="6AA8220E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rnd</w:t>
      </w:r>
      <w:proofErr w:type="spellEnd"/>
      <w:r>
        <w:t xml:space="preserve"> = </w:t>
      </w:r>
      <w:proofErr w:type="gramStart"/>
      <w:r>
        <w:t>col[</w:t>
      </w:r>
      <w:proofErr w:type="gramEnd"/>
      <w:r>
        <w:t>4].text</w:t>
      </w:r>
    </w:p>
    <w:p w14:paraId="4F2F59F6" w14:textId="77777777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time</w:t>
      </w:r>
      <w:proofErr w:type="spellEnd"/>
      <w:r>
        <w:t xml:space="preserve"> = </w:t>
      </w:r>
      <w:proofErr w:type="gramStart"/>
      <w:r>
        <w:t>col[</w:t>
      </w:r>
      <w:proofErr w:type="gramEnd"/>
      <w:r>
        <w:t>5].text</w:t>
      </w:r>
    </w:p>
    <w:p w14:paraId="6771E4EE" w14:textId="0312185B" w:rsidR="00C01B8E" w:rsidRDefault="00C01B8E" w:rsidP="00C01B8E">
      <w:pPr>
        <w:pStyle w:val="Textprogramovhokdu"/>
      </w:pPr>
      <w:r>
        <w:t xml:space="preserve">            </w:t>
      </w:r>
      <w:proofErr w:type="spellStart"/>
      <w:r>
        <w:t>fighter_record</w:t>
      </w:r>
      <w:proofErr w:type="spellEnd"/>
      <w:r>
        <w:t xml:space="preserve"> = fighter_</w:t>
      </w:r>
      <w:proofErr w:type="spellStart"/>
      <w:proofErr w:type="gramStart"/>
      <w:r>
        <w:t>record</w:t>
      </w:r>
      <w:proofErr w:type="spellEnd"/>
      <w:r>
        <w:t>._</w:t>
      </w:r>
      <w:proofErr w:type="spellStart"/>
      <w:proofErr w:type="gramEnd"/>
      <w:r>
        <w:t>append</w:t>
      </w:r>
      <w:proofErr w:type="spellEnd"/>
      <w:r>
        <w:t>({"</w:t>
      </w:r>
      <w:proofErr w:type="spellStart"/>
      <w:r>
        <w:t>Fighter":fighter</w:t>
      </w:r>
      <w:proofErr w:type="spellEnd"/>
      <w:r>
        <w:t>, "URL":</w:t>
      </w:r>
      <w:proofErr w:type="spellStart"/>
      <w:r>
        <w:t>url</w:t>
      </w:r>
      <w:proofErr w:type="spellEnd"/>
      <w:r>
        <w:t>, "</w:t>
      </w:r>
      <w:proofErr w:type="spellStart"/>
      <w:r>
        <w:t>Nationality</w:t>
      </w:r>
      <w:proofErr w:type="spellEnd"/>
      <w:r>
        <w:t>":</w:t>
      </w:r>
      <w:proofErr w:type="spellStart"/>
      <w:r>
        <w:t>nationality</w:t>
      </w:r>
      <w:proofErr w:type="spellEnd"/>
      <w:r>
        <w:t>, "</w:t>
      </w:r>
      <w:proofErr w:type="spellStart"/>
      <w:r>
        <w:t>Nickname</w:t>
      </w:r>
      <w:proofErr w:type="spellEnd"/>
      <w:r>
        <w:t>":</w:t>
      </w:r>
      <w:proofErr w:type="spellStart"/>
      <w:r>
        <w:t>nickname</w:t>
      </w:r>
      <w:proofErr w:type="spellEnd"/>
      <w:r>
        <w:t>, "</w:t>
      </w:r>
      <w:proofErr w:type="spellStart"/>
      <w:r>
        <w:t>Birthday</w:t>
      </w:r>
      <w:proofErr w:type="spellEnd"/>
      <w:r>
        <w:t>":</w:t>
      </w:r>
      <w:proofErr w:type="spellStart"/>
      <w:r>
        <w:t>birthday</w:t>
      </w:r>
      <w:proofErr w:type="spellEnd"/>
      <w:r>
        <w:t>, "</w:t>
      </w:r>
      <w:proofErr w:type="spellStart"/>
      <w:r>
        <w:t>Height</w:t>
      </w:r>
      <w:proofErr w:type="spellEnd"/>
      <w:r>
        <w:t xml:space="preserve"> ft":</w:t>
      </w:r>
      <w:proofErr w:type="spellStart"/>
      <w:r>
        <w:t>height_ft</w:t>
      </w:r>
      <w:proofErr w:type="spellEnd"/>
      <w:r>
        <w:t>, "</w:t>
      </w:r>
      <w:proofErr w:type="spellStart"/>
      <w:r>
        <w:t>Height</w:t>
      </w:r>
      <w:proofErr w:type="spellEnd"/>
      <w:r>
        <w:t xml:space="preserve"> cm":</w:t>
      </w:r>
      <w:proofErr w:type="spellStart"/>
      <w:r>
        <w:t>height_cm</w:t>
      </w:r>
      <w:proofErr w:type="spellEnd"/>
      <w:r>
        <w:t>, "</w:t>
      </w:r>
      <w:proofErr w:type="spellStart"/>
      <w:r>
        <w:t>Opponent</w:t>
      </w:r>
      <w:proofErr w:type="spellEnd"/>
      <w:r>
        <w:t>":</w:t>
      </w:r>
      <w:proofErr w:type="spellStart"/>
      <w:r>
        <w:t>opponent</w:t>
      </w:r>
      <w:proofErr w:type="spellEnd"/>
      <w:r>
        <w:t>, "</w:t>
      </w:r>
      <w:proofErr w:type="spellStart"/>
      <w:r>
        <w:t>Result</w:t>
      </w:r>
      <w:proofErr w:type="spellEnd"/>
      <w:r>
        <w:t>":</w:t>
      </w:r>
      <w:proofErr w:type="spellStart"/>
      <w:r>
        <w:t>result</w:t>
      </w:r>
      <w:proofErr w:type="spellEnd"/>
      <w:r>
        <w:t>, "</w:t>
      </w:r>
      <w:proofErr w:type="spellStart"/>
      <w:r>
        <w:t>Method</w:t>
      </w:r>
      <w:proofErr w:type="spellEnd"/>
      <w:r>
        <w:t>":</w:t>
      </w:r>
      <w:proofErr w:type="spellStart"/>
      <w:r>
        <w:t>method</w:t>
      </w:r>
      <w:proofErr w:type="spellEnd"/>
      <w:r>
        <w:t>, "</w:t>
      </w:r>
      <w:proofErr w:type="spellStart"/>
      <w:r>
        <w:t>Round</w:t>
      </w:r>
      <w:proofErr w:type="spellEnd"/>
      <w:r>
        <w:t>":</w:t>
      </w:r>
      <w:proofErr w:type="spellStart"/>
      <w:r>
        <w:t>rnd</w:t>
      </w:r>
      <w:proofErr w:type="spellEnd"/>
      <w:r>
        <w:t>, "Time":</w:t>
      </w:r>
      <w:proofErr w:type="spellStart"/>
      <w:r>
        <w:t>time</w:t>
      </w:r>
      <w:proofErr w:type="spellEnd"/>
      <w:r>
        <w:t>, "</w:t>
      </w:r>
      <w:proofErr w:type="spellStart"/>
      <w:r>
        <w:t>Event":event</w:t>
      </w:r>
      <w:proofErr w:type="spellEnd"/>
      <w:r>
        <w:t>, "</w:t>
      </w:r>
      <w:proofErr w:type="spellStart"/>
      <w:r>
        <w:t>Date</w:t>
      </w:r>
      <w:proofErr w:type="spellEnd"/>
      <w:r>
        <w:t>":</w:t>
      </w:r>
      <w:proofErr w:type="spellStart"/>
      <w:r>
        <w:t>date</w:t>
      </w:r>
      <w:proofErr w:type="spellEnd"/>
      <w:r>
        <w:t>, "</w:t>
      </w:r>
      <w:proofErr w:type="spellStart"/>
      <w:r>
        <w:t>Referee</w:t>
      </w:r>
      <w:proofErr w:type="spellEnd"/>
      <w:r>
        <w:t>":</w:t>
      </w:r>
      <w:proofErr w:type="spellStart"/>
      <w:r>
        <w:t>referee</w:t>
      </w:r>
      <w:proofErr w:type="spellEnd"/>
      <w:r>
        <w:t xml:space="preserve">}, </w:t>
      </w:r>
      <w:proofErr w:type="spellStart"/>
      <w:r>
        <w:t>ignore_index</w:t>
      </w:r>
      <w:proofErr w:type="spellEnd"/>
      <w:r>
        <w:t>=</w:t>
      </w:r>
      <w:proofErr w:type="spellStart"/>
      <w:r>
        <w:t>True</w:t>
      </w:r>
      <w:proofErr w:type="spellEnd"/>
      <w:r>
        <w:t>)</w:t>
      </w:r>
    </w:p>
    <w:p w14:paraId="19DD720B" w14:textId="17686783" w:rsidR="00E8089D" w:rsidRDefault="00C01B8E" w:rsidP="00C01B8E">
      <w:pPr>
        <w:pStyle w:val="Textprogramovhokdu"/>
      </w:pPr>
      <w:r>
        <w:t xml:space="preserve">    return </w:t>
      </w:r>
      <w:proofErr w:type="spellStart"/>
      <w:r>
        <w:t>fighter_record</w:t>
      </w:r>
      <w:proofErr w:type="spellEnd"/>
    </w:p>
    <w:p w14:paraId="42E68AE3" w14:textId="207BEABE" w:rsidR="008D307F" w:rsidRDefault="00B91BB9" w:rsidP="00483E5C">
      <w:bookmarkStart w:id="25" w:name="_Toc162473117"/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4CE94667" wp14:editId="0ED523FC">
                <wp:simplePos x="0" y="0"/>
                <wp:positionH relativeFrom="column">
                  <wp:posOffset>989330</wp:posOffset>
                </wp:positionH>
                <wp:positionV relativeFrom="paragraph">
                  <wp:posOffset>4646930</wp:posOffset>
                </wp:positionV>
                <wp:extent cx="3597910" cy="635"/>
                <wp:effectExtent l="0" t="0" r="0" b="0"/>
                <wp:wrapTopAndBottom/>
                <wp:docPr id="1216058065" name="Textové pole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59791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F690662" w14:textId="30E5418E" w:rsidR="00B91BB9" w:rsidRPr="003C020D" w:rsidRDefault="00B91BB9" w:rsidP="00806A82">
                            <w:pPr>
                              <w:pStyle w:val="Titulek"/>
                              <w:jc w:val="center"/>
                              <w:rPr>
                                <w:sz w:val="22"/>
                                <w:szCs w:val="22"/>
                              </w:rPr>
                            </w:pPr>
                            <w:bookmarkStart w:id="26" w:name="_Ref162483354"/>
                            <w:bookmarkStart w:id="27" w:name="_Toc162483529"/>
                            <w:r>
                              <w:t xml:space="preserve">Obr. </w:t>
                            </w:r>
                            <w:r>
                              <w:fldChar w:fldCharType="begin"/>
                            </w:r>
                            <w:r>
                              <w:instrText xml:space="preserve"> STYLEREF 1 \s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>
                              <w:fldChar w:fldCharType="end"/>
                            </w:r>
                            <w:r>
                              <w:t>.</w:t>
                            </w:r>
                            <w:r>
                              <w:fldChar w:fldCharType="begin"/>
                            </w:r>
                            <w:r>
                              <w:instrText xml:space="preserve"> SEQ Obr. \* ARABIC \s 1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>
                              <w:fldChar w:fldCharType="end"/>
                            </w:r>
                            <w:bookmarkEnd w:id="26"/>
                            <w:r>
                              <w:t xml:space="preserve"> Profil zápasníka</w:t>
                            </w:r>
                            <w:r>
                              <w:rPr>
                                <w:noProof/>
                              </w:rPr>
                              <w:t xml:space="preserve"> </w:t>
                            </w:r>
                            <w:r w:rsidR="00806A82">
                              <w:rPr>
                                <w:noProof/>
                              </w:rPr>
                              <w:t>(</w:t>
                            </w:r>
                            <w:r w:rsidRPr="00406509">
                              <w:rPr>
                                <w:noProof/>
                              </w:rPr>
                              <w:t>www.sherdog.com</w:t>
                            </w:r>
                            <w:r>
                              <w:rPr>
                                <w:noProof/>
                              </w:rPr>
                              <w:t>)</w:t>
                            </w:r>
                            <w:bookmarkEnd w:id="2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CE94667" id="_x0000_s1027" type="#_x0000_t202" style="position:absolute;left:0;text-align:left;margin-left:77.9pt;margin-top:365.9pt;width:283.3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" stroked="f">
                <v:textbox style="mso-fit-shape-to-text:t" inset="0,0,0,0">
                  <w:txbxContent>
                    <w:p w14:paraId="0F690662" w14:textId="30E5418E" w:rsidR="00B91BB9" w:rsidRPr="003C020D" w:rsidRDefault="00B91BB9" w:rsidP="00806A82">
                      <w:pPr>
                        <w:pStyle w:val="Titulek"/>
                        <w:jc w:val="center"/>
                        <w:rPr>
                          <w:sz w:val="22"/>
                          <w:szCs w:val="22"/>
                        </w:rPr>
                      </w:pPr>
                      <w:bookmarkStart w:id="28" w:name="_Ref162483354"/>
                      <w:bookmarkStart w:id="29" w:name="_Toc162483529"/>
                      <w:r>
                        <w:t xml:space="preserve">Obr. </w:t>
                      </w:r>
                      <w:r>
                        <w:fldChar w:fldCharType="begin"/>
                      </w:r>
                      <w:r>
                        <w:instrText xml:space="preserve"> STYLEREF 1 \s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>
                        <w:fldChar w:fldCharType="end"/>
                      </w:r>
                      <w:r>
                        <w:t>.</w:t>
                      </w:r>
                      <w:r>
                        <w:fldChar w:fldCharType="begin"/>
                      </w:r>
                      <w:r>
                        <w:instrText xml:space="preserve"> SEQ Obr. \* ARABIC \s 1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>
                        <w:fldChar w:fldCharType="end"/>
                      </w:r>
                      <w:bookmarkEnd w:id="28"/>
                      <w:r>
                        <w:t xml:space="preserve"> Profil zápasníka</w:t>
                      </w:r>
                      <w:r>
                        <w:rPr>
                          <w:noProof/>
                        </w:rPr>
                        <w:t xml:space="preserve"> </w:t>
                      </w:r>
                      <w:r w:rsidR="00806A82">
                        <w:rPr>
                          <w:noProof/>
                        </w:rPr>
                        <w:t>(</w:t>
                      </w:r>
                      <w:r w:rsidRPr="00406509">
                        <w:rPr>
                          <w:noProof/>
                        </w:rPr>
                        <w:t>www.sherdog.com</w:t>
                      </w:r>
                      <w:r>
                        <w:rPr>
                          <w:noProof/>
                        </w:rPr>
                        <w:t>)</w:t>
                      </w:r>
                      <w:bookmarkEnd w:id="29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483E5C" w:rsidRPr="00483E5C">
        <w:drawing>
          <wp:anchor distT="0" distB="0" distL="114300" distR="114300" simplePos="0" relativeHeight="251661312" behindDoc="0" locked="0" layoutInCell="1" allowOverlap="1" wp14:anchorId="17719E12" wp14:editId="50496AE0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597910" cy="4589780"/>
            <wp:effectExtent l="0" t="0" r="2540" b="1270"/>
            <wp:wrapTopAndBottom/>
            <wp:docPr id="34612835" name="Obrázek 1" descr="Obsah obrázku text, muž, snímek obrazovky, Webové stránky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612835" name="Obrázek 1" descr="Obsah obrázku text, muž, snímek obrazovky, Webové stránky&#10;&#10;Popis byl vytvořen automaticky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97910" cy="45897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6C70F529" w14:textId="683363F0" w:rsidR="00E8089D" w:rsidRDefault="008F2CBB" w:rsidP="00E8089D">
      <w:pPr>
        <w:pStyle w:val="Nadpis2"/>
      </w:pPr>
      <w:r>
        <w:t>Pro</w:t>
      </w:r>
      <w:r w:rsidR="00E8089D">
        <w:t xml:space="preserve">pojení </w:t>
      </w:r>
      <w:proofErr w:type="spellStart"/>
      <w:r w:rsidR="00E8089D">
        <w:t>datasetů</w:t>
      </w:r>
      <w:bookmarkEnd w:id="25"/>
      <w:proofErr w:type="spellEnd"/>
    </w:p>
    <w:p w14:paraId="0620B945" w14:textId="77777777" w:rsidR="008115C8" w:rsidRPr="008115C8" w:rsidRDefault="008115C8" w:rsidP="008115C8"/>
    <w:p w14:paraId="397317A4" w14:textId="77777777" w:rsidR="008D307F" w:rsidRPr="008D307F" w:rsidRDefault="008D307F" w:rsidP="008D307F"/>
    <w:p w14:paraId="376AE85F" w14:textId="42E449C7" w:rsidR="00BE73E0" w:rsidRPr="00D31A68" w:rsidRDefault="0054664B" w:rsidP="00553501">
      <w:pPr>
        <w:pStyle w:val="Nadpis1"/>
      </w:pPr>
      <w:bookmarkStart w:id="30" w:name="_Toc162473118"/>
      <w:r w:rsidRPr="00D31A68">
        <w:lastRenderedPageBreak/>
        <w:t>Analýza</w:t>
      </w:r>
      <w:bookmarkEnd w:id="30"/>
    </w:p>
    <w:p w14:paraId="56452B20" w14:textId="3DBD258C" w:rsidR="0054664B" w:rsidRPr="00D31A68" w:rsidRDefault="00751547" w:rsidP="0054664B">
      <w:pPr>
        <w:pStyle w:val="Nadpis1"/>
      </w:pPr>
      <w:bookmarkStart w:id="31" w:name="_Toc162473119"/>
      <w:r w:rsidRPr="00D31A68">
        <w:lastRenderedPageBreak/>
        <w:t>Modely</w:t>
      </w:r>
      <w:bookmarkEnd w:id="31"/>
    </w:p>
    <w:p w14:paraId="248C4A64" w14:textId="77777777" w:rsidR="00FE2EB7" w:rsidRPr="00D31A68" w:rsidRDefault="00FE2EB7" w:rsidP="00FE2EB7">
      <w:pPr>
        <w:pStyle w:val="Nadpis2"/>
        <w:numPr>
          <w:ilvl w:val="0"/>
          <w:numId w:val="0"/>
        </w:numPr>
      </w:pPr>
    </w:p>
    <w:p w14:paraId="383D3F23" w14:textId="2DC3E482" w:rsidR="00751547" w:rsidRPr="00D31A68" w:rsidRDefault="00751547" w:rsidP="00751547">
      <w:pPr>
        <w:pStyle w:val="Nadpis1"/>
      </w:pPr>
      <w:bookmarkStart w:id="32" w:name="_Toc162473120"/>
      <w:r w:rsidRPr="00D31A68">
        <w:lastRenderedPageBreak/>
        <w:t>Výsledky</w:t>
      </w:r>
      <w:bookmarkEnd w:id="32"/>
    </w:p>
    <w:p w14:paraId="0ABAE005" w14:textId="77777777" w:rsidR="004E2530" w:rsidRPr="00D31A68" w:rsidRDefault="004E2530" w:rsidP="00D9373F">
      <w:pPr>
        <w:pStyle w:val="Nadpis1neslovan"/>
      </w:pPr>
      <w:bookmarkStart w:id="33" w:name="_Toc162473121"/>
      <w:r w:rsidRPr="00D31A68">
        <w:lastRenderedPageBreak/>
        <w:t>Závěr</w:t>
      </w:r>
      <w:bookmarkEnd w:id="33"/>
      <w:r w:rsidR="004D46DE" w:rsidRPr="00D31A68">
        <w:t xml:space="preserve"> </w:t>
      </w:r>
    </w:p>
    <w:p w14:paraId="3E30C98D" w14:textId="6996E75A" w:rsidR="006D2806" w:rsidRPr="00D31A68" w:rsidRDefault="006D2806" w:rsidP="006D2806">
      <w:proofErr w:type="spellStart"/>
      <w:r w:rsidRPr="00D31A68">
        <w:t>Lorem</w:t>
      </w:r>
      <w:proofErr w:type="spellEnd"/>
      <w:r w:rsidRPr="00D31A68">
        <w:t xml:space="preserve"> </w:t>
      </w:r>
      <w:proofErr w:type="spellStart"/>
      <w:r w:rsidRPr="00D31A68">
        <w:t>ipsum</w:t>
      </w:r>
      <w:proofErr w:type="spellEnd"/>
      <w:r w:rsidRPr="00D31A68">
        <w:t xml:space="preserve"> </w:t>
      </w:r>
    </w:p>
    <w:p w14:paraId="731C4696" w14:textId="1012AB64" w:rsidR="000C7D52" w:rsidRPr="00D31A68" w:rsidRDefault="004E2530" w:rsidP="00000F71">
      <w:pPr>
        <w:pStyle w:val="Nadpis1neslovan"/>
      </w:pPr>
      <w:bookmarkStart w:id="34" w:name="_Toc162473122"/>
      <w:r w:rsidRPr="00D31A68">
        <w:lastRenderedPageBreak/>
        <w:t>Použitá literatura</w:t>
      </w:r>
      <w:bookmarkEnd w:id="34"/>
    </w:p>
    <w:p w14:paraId="5BCFCB68" w14:textId="28B30548" w:rsidR="0098605C" w:rsidRPr="00D31A68" w:rsidRDefault="007C57FD" w:rsidP="0098605C">
      <w:pPr>
        <w:pStyle w:val="Bibliografie"/>
        <w:rPr>
          <w:rFonts w:ascii="Georgia" w:hAnsi="Georgia" w:cs="Times New Roman"/>
        </w:rPr>
      </w:pPr>
      <w:r w:rsidRPr="00D31A68">
        <w:fldChar w:fldCharType="begin"/>
      </w:r>
      <w:r w:rsidR="0098605C" w:rsidRPr="00D31A68">
        <w:instrText xml:space="preserve"> ADDIN ZOTERO_BIBL {"uncited":[],"omitted":[],"custom":[[["http://zotero.org/users/13952984/items/C8DX9IVT"],"ASSOCIATION OF BOXING COMMISSIONS AND COMBATIVE SPORTS. (2022). Official Unified Rules of MMA.\\uc0\\u160{}"]]} CSL_BIBLIOGRAPHY </w:instrText>
      </w:r>
      <w:r w:rsidRPr="00D31A68">
        <w:fldChar w:fldCharType="separate"/>
      </w:r>
      <w:r w:rsidR="0098605C" w:rsidRPr="00D31A68">
        <w:rPr>
          <w:rFonts w:ascii="Georgia" w:hAnsi="Georgia" w:cs="Times New Roman"/>
        </w:rPr>
        <w:t>ASSOCIATION OF BOXING COMMISSIONS AND COMBATIVE SPORTS. (2022). Official</w:t>
      </w:r>
      <w:r w:rsidR="00443338" w:rsidRPr="00D31A68">
        <w:rPr>
          <w:rFonts w:ascii="Georgia" w:hAnsi="Georgia" w:cs="Times New Roman"/>
        </w:rPr>
        <w:t xml:space="preserve"> </w:t>
      </w:r>
      <w:r w:rsidR="0098605C" w:rsidRPr="00D31A68">
        <w:rPr>
          <w:rFonts w:ascii="Georgia" w:hAnsi="Georgia" w:cs="Times New Roman"/>
        </w:rPr>
        <w:t>Unified Rules of MMA. </w:t>
      </w:r>
    </w:p>
    <w:p w14:paraId="3745DF37" w14:textId="464D9EA3" w:rsidR="00000F71" w:rsidRPr="00D31A68" w:rsidRDefault="007C57FD" w:rsidP="00000F71">
      <w:r w:rsidRPr="00D31A68">
        <w:fldChar w:fldCharType="end"/>
      </w:r>
      <w:proofErr w:type="spellStart"/>
      <w:r w:rsidR="00F44D7B" w:rsidRPr="00D31A68">
        <w:t>Britannica</w:t>
      </w:r>
      <w:proofErr w:type="spellEnd"/>
      <w:r w:rsidR="00F44D7B" w:rsidRPr="00D31A68">
        <w:t xml:space="preserve">, T. </w:t>
      </w:r>
      <w:proofErr w:type="spellStart"/>
      <w:r w:rsidR="00F44D7B" w:rsidRPr="00D31A68">
        <w:t>Editors</w:t>
      </w:r>
      <w:proofErr w:type="spellEnd"/>
      <w:r w:rsidR="00F44D7B" w:rsidRPr="00D31A68">
        <w:t xml:space="preserve"> </w:t>
      </w:r>
      <w:proofErr w:type="spellStart"/>
      <w:r w:rsidR="00F44D7B" w:rsidRPr="00D31A68">
        <w:t>of</w:t>
      </w:r>
      <w:proofErr w:type="spellEnd"/>
      <w:r w:rsidR="00F44D7B" w:rsidRPr="00D31A68">
        <w:t xml:space="preserve"> </w:t>
      </w:r>
      <w:proofErr w:type="spellStart"/>
      <w:r w:rsidR="00F44D7B" w:rsidRPr="00D31A68">
        <w:t>Encyclopaedia</w:t>
      </w:r>
      <w:proofErr w:type="spellEnd"/>
      <w:r w:rsidR="00F44D7B" w:rsidRPr="00D31A68">
        <w:t xml:space="preserve"> (2024, </w:t>
      </w:r>
      <w:proofErr w:type="spellStart"/>
      <w:r w:rsidR="00F44D7B" w:rsidRPr="00D31A68">
        <w:t>March</w:t>
      </w:r>
      <w:proofErr w:type="spellEnd"/>
      <w:r w:rsidR="00F44D7B" w:rsidRPr="00D31A68">
        <w:t xml:space="preserve"> 21). </w:t>
      </w:r>
      <w:proofErr w:type="spellStart"/>
      <w:r w:rsidR="00F44D7B" w:rsidRPr="00D31A68">
        <w:t>mixed</w:t>
      </w:r>
      <w:proofErr w:type="spellEnd"/>
      <w:r w:rsidR="00F44D7B" w:rsidRPr="00D31A68">
        <w:t xml:space="preserve"> </w:t>
      </w:r>
      <w:proofErr w:type="spellStart"/>
      <w:r w:rsidR="00F44D7B" w:rsidRPr="00D31A68">
        <w:t>martial</w:t>
      </w:r>
      <w:proofErr w:type="spellEnd"/>
      <w:r w:rsidR="00F44D7B" w:rsidRPr="00D31A68">
        <w:t xml:space="preserve"> </w:t>
      </w:r>
      <w:proofErr w:type="spellStart"/>
      <w:r w:rsidR="00F44D7B" w:rsidRPr="00D31A68">
        <w:t>arts</w:t>
      </w:r>
      <w:proofErr w:type="spellEnd"/>
      <w:r w:rsidR="00F44D7B" w:rsidRPr="00D31A68">
        <w:t xml:space="preserve">. </w:t>
      </w:r>
      <w:proofErr w:type="spellStart"/>
      <w:r w:rsidR="00F44D7B" w:rsidRPr="00D31A68">
        <w:t>Encyclopedia</w:t>
      </w:r>
      <w:proofErr w:type="spellEnd"/>
      <w:r w:rsidR="00F44D7B" w:rsidRPr="00D31A68">
        <w:t xml:space="preserve"> </w:t>
      </w:r>
      <w:proofErr w:type="spellStart"/>
      <w:r w:rsidR="00F44D7B" w:rsidRPr="00D31A68">
        <w:t>Britannica</w:t>
      </w:r>
      <w:proofErr w:type="spellEnd"/>
      <w:r w:rsidR="00F44D7B" w:rsidRPr="00D31A68">
        <w:t xml:space="preserve">. </w:t>
      </w:r>
      <w:hyperlink r:id="rId18" w:history="1">
        <w:r w:rsidR="001D2D76" w:rsidRPr="00D31A68">
          <w:rPr>
            <w:rStyle w:val="Hypertextovodkaz"/>
          </w:rPr>
          <w:t>https://www.britannica.com/sports/mixed-martial-arts</w:t>
        </w:r>
      </w:hyperlink>
    </w:p>
    <w:p w14:paraId="342BC4A7" w14:textId="5FBB6F39" w:rsidR="001D2D76" w:rsidRPr="00D31A68" w:rsidRDefault="001D2D76" w:rsidP="001D2D76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r w:rsidRPr="00D31A68">
        <w:rPr>
          <w:rFonts w:ascii="Calibri" w:hAnsi="Calibri" w:cs="Calibri"/>
          <w:color w:val="000000"/>
          <w:sz w:val="27"/>
          <w:szCs w:val="27"/>
        </w:rPr>
        <w:t xml:space="preserve">Přispěvatelé projektů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Wikimedia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>. (2015, May 8). </w:t>
      </w:r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starověké bojové umění z Řecka</w:t>
      </w:r>
      <w:r w:rsidRPr="00D31A68">
        <w:rPr>
          <w:rFonts w:ascii="Calibri" w:hAnsi="Calibri" w:cs="Calibri"/>
          <w:color w:val="000000"/>
          <w:sz w:val="27"/>
          <w:szCs w:val="27"/>
        </w:rPr>
        <w:t xml:space="preserve">. Wikipedia.org; nadace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Wikimedia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19" w:history="1">
        <w:r w:rsidR="00BF53A7" w:rsidRPr="00D31A68">
          <w:rPr>
            <w:rStyle w:val="Hypertextovodkaz"/>
            <w:rFonts w:ascii="Calibri" w:hAnsi="Calibri" w:cs="Calibri"/>
            <w:sz w:val="27"/>
            <w:szCs w:val="27"/>
          </w:rPr>
          <w:t>https://cs.wikipedia.org/wiki/Pankr%C3%A1tion</w:t>
        </w:r>
      </w:hyperlink>
    </w:p>
    <w:p w14:paraId="3601EB37" w14:textId="77777777" w:rsidR="00BF53A7" w:rsidRPr="00D31A68" w:rsidRDefault="00BF53A7" w:rsidP="001D2D76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</w:p>
    <w:p w14:paraId="13F09F36" w14:textId="6577AC5F" w:rsidR="001D2D76" w:rsidRPr="00D31A68" w:rsidRDefault="00BF53A7" w:rsidP="00000F71">
      <w:pPr>
        <w:rPr>
          <w:rFonts w:ascii="Segoe UI" w:hAnsi="Segoe UI" w:cs="Segoe UI"/>
          <w:color w:val="212121"/>
          <w:shd w:val="clear" w:color="auto" w:fill="FFFFFF"/>
        </w:rPr>
      </w:pP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Karpman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 xml:space="preserve">, S., </w:t>
      </w: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Reid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 xml:space="preserve">, P., Phillips, L., </w:t>
      </w: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Qin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 xml:space="preserve">, Z., &amp; Gross, D. P. (2016). </w:t>
      </w: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Combative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Sports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Injuries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 xml:space="preserve">: An </w:t>
      </w: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Edmonton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color w:val="212121"/>
          <w:shd w:val="clear" w:color="auto" w:fill="FFFFFF"/>
        </w:rPr>
        <w:t>Retrospective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>. 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Clinical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journal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sport </w:t>
      </w:r>
      <w:proofErr w:type="spellStart"/>
      <w:proofErr w:type="gram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medicine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:</w:t>
      </w:r>
      <w:proofErr w:type="gram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official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journal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the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Canadian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Academy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of</w:t>
      </w:r>
      <w:proofErr w:type="spellEnd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 xml:space="preserve"> Sport </w:t>
      </w:r>
      <w:proofErr w:type="spellStart"/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Medicine</w:t>
      </w:r>
      <w:proofErr w:type="spellEnd"/>
      <w:r w:rsidRPr="00D31A68">
        <w:rPr>
          <w:rFonts w:ascii="Segoe UI" w:hAnsi="Segoe UI" w:cs="Segoe UI"/>
          <w:color w:val="212121"/>
          <w:shd w:val="clear" w:color="auto" w:fill="FFFFFF"/>
        </w:rPr>
        <w:t>, </w:t>
      </w:r>
      <w:r w:rsidRPr="00D31A68">
        <w:rPr>
          <w:rFonts w:ascii="Segoe UI" w:hAnsi="Segoe UI" w:cs="Segoe UI"/>
          <w:i/>
          <w:iCs/>
          <w:color w:val="212121"/>
          <w:shd w:val="clear" w:color="auto" w:fill="FFFFFF"/>
        </w:rPr>
        <w:t>26</w:t>
      </w:r>
      <w:r w:rsidRPr="00D31A68">
        <w:rPr>
          <w:rFonts w:ascii="Segoe UI" w:hAnsi="Segoe UI" w:cs="Segoe UI"/>
          <w:color w:val="212121"/>
          <w:shd w:val="clear" w:color="auto" w:fill="FFFFFF"/>
        </w:rPr>
        <w:t xml:space="preserve">(4), 332–334. </w:t>
      </w:r>
      <w:hyperlink r:id="rId20" w:history="1">
        <w:r w:rsidR="006433F7" w:rsidRPr="00D31A68">
          <w:rPr>
            <w:rStyle w:val="Hypertextovodkaz"/>
            <w:rFonts w:ascii="Segoe UI" w:hAnsi="Segoe UI" w:cs="Segoe UI"/>
            <w:shd w:val="clear" w:color="auto" w:fill="FFFFFF"/>
          </w:rPr>
          <w:t>https://doi.org/10.1097/JSM.0000000000000235</w:t>
        </w:r>
      </w:hyperlink>
    </w:p>
    <w:p w14:paraId="19EB8794" w14:textId="7906FD95" w:rsidR="006433F7" w:rsidRPr="00D31A68" w:rsidRDefault="006433F7" w:rsidP="006433F7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Lawton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, G. (2022,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January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>). 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What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is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Predictive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Modeling?</w:t>
      </w:r>
      <w:r w:rsidRPr="00D31A68">
        <w:rPr>
          <w:rFonts w:ascii="Calibri" w:hAnsi="Calibri" w:cs="Calibri"/>
          <w:color w:val="000000"/>
          <w:sz w:val="27"/>
          <w:szCs w:val="27"/>
        </w:rPr>
        <w:t> 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SearchEnterpriseAI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21" w:history="1">
        <w:r w:rsidRPr="00D31A68">
          <w:rPr>
            <w:rStyle w:val="Hypertextovodkaz"/>
            <w:rFonts w:ascii="Calibri" w:hAnsi="Calibri" w:cs="Calibri"/>
            <w:sz w:val="27"/>
            <w:szCs w:val="27"/>
          </w:rPr>
          <w:t>https://www.techtarget.com/searchenterpriseai/definition/predictive-modeling</w:t>
        </w:r>
      </w:hyperlink>
    </w:p>
    <w:p w14:paraId="714C0536" w14:textId="2FC80635" w:rsidR="006433F7" w:rsidRPr="00D31A68" w:rsidRDefault="00AA47DF" w:rsidP="00AA47DF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Delua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, J. (2021,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March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 12). 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Supervised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vs.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Unsupervised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Learning: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What’s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the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Difference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?</w:t>
      </w:r>
      <w:r w:rsidRPr="00D31A68">
        <w:rPr>
          <w:rFonts w:ascii="Calibri" w:hAnsi="Calibri" w:cs="Calibri"/>
          <w:color w:val="000000"/>
          <w:sz w:val="27"/>
          <w:szCs w:val="27"/>
        </w:rPr>
        <w:t xml:space="preserve"> IBM Blog. </w:t>
      </w:r>
      <w:hyperlink r:id="rId22" w:history="1">
        <w:r w:rsidRPr="00D31A68">
          <w:rPr>
            <w:rStyle w:val="Hypertextovodkaz"/>
            <w:rFonts w:ascii="Calibri" w:hAnsi="Calibri" w:cs="Calibri"/>
            <w:sz w:val="27"/>
            <w:szCs w:val="27"/>
          </w:rPr>
          <w:t>https://www.ibm.com/blog/supervised-vs-unsupervised-learning/</w:t>
        </w:r>
      </w:hyperlink>
    </w:p>
    <w:p w14:paraId="0DC8B763" w14:textId="7C3CA07F" w:rsidR="00AA47DF" w:rsidRPr="00D31A68" w:rsidRDefault="00405D73" w:rsidP="00405D73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Kaushik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, S. (2019,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March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 11). </w:t>
      </w:r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An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Introduction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to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Clustering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&amp;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different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methods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of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clustering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.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Analytics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Vidhya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. </w:t>
      </w:r>
      <w:hyperlink r:id="rId23" w:history="1">
        <w:r w:rsidRPr="00D31A68">
          <w:rPr>
            <w:rStyle w:val="Hypertextovodkaz"/>
            <w:rFonts w:ascii="Calibri" w:hAnsi="Calibri" w:cs="Calibri"/>
            <w:sz w:val="27"/>
            <w:szCs w:val="27"/>
          </w:rPr>
          <w:t>https://www.analyticsvidhya.com/blog/2016/11/an-introduction-to-clustering-and-different-methods-of-clustering/</w:t>
        </w:r>
      </w:hyperlink>
    </w:p>
    <w:p w14:paraId="35958413" w14:textId="076C0192" w:rsidR="00405D73" w:rsidRPr="00D31A68" w:rsidRDefault="000E1365" w:rsidP="000E1365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r w:rsidRPr="00D31A68">
        <w:rPr>
          <w:rFonts w:ascii="Calibri" w:hAnsi="Calibri" w:cs="Calibri"/>
          <w:color w:val="000000"/>
          <w:sz w:val="27"/>
          <w:szCs w:val="27"/>
        </w:rPr>
        <w:t xml:space="preserve">Mittal, R. (2020, </w:t>
      </w:r>
      <w:proofErr w:type="spellStart"/>
      <w:r w:rsidRPr="00D31A68">
        <w:rPr>
          <w:rFonts w:ascii="Calibri" w:hAnsi="Calibri" w:cs="Calibri"/>
          <w:color w:val="000000"/>
          <w:sz w:val="27"/>
          <w:szCs w:val="27"/>
        </w:rPr>
        <w:t>November</w:t>
      </w:r>
      <w:proofErr w:type="spellEnd"/>
      <w:r w:rsidRPr="00D31A68">
        <w:rPr>
          <w:rFonts w:ascii="Calibri" w:hAnsi="Calibri" w:cs="Calibri"/>
          <w:color w:val="000000"/>
          <w:sz w:val="27"/>
          <w:szCs w:val="27"/>
        </w:rPr>
        <w:t xml:space="preserve"> 6). 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What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is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>an</w:t>
      </w:r>
      <w:proofErr w:type="spellEnd"/>
      <w:r w:rsidRPr="00D31A68">
        <w:rPr>
          <w:rFonts w:ascii="Calibri" w:hAnsi="Calibri" w:cs="Calibri"/>
          <w:i/>
          <w:iCs/>
          <w:color w:val="000000"/>
          <w:sz w:val="27"/>
          <w:szCs w:val="27"/>
        </w:rPr>
        <w:t xml:space="preserve"> ELO Rating?</w:t>
      </w:r>
      <w:r w:rsidRPr="00D31A68">
        <w:rPr>
          <w:rFonts w:ascii="Calibri" w:hAnsi="Calibri" w:cs="Calibri"/>
          <w:color w:val="000000"/>
          <w:sz w:val="27"/>
          <w:szCs w:val="27"/>
        </w:rPr>
        <w:t xml:space="preserve"> Medium. </w:t>
      </w:r>
      <w:hyperlink r:id="rId24" w:history="1">
        <w:r w:rsidRPr="00D31A68">
          <w:rPr>
            <w:rStyle w:val="Hypertextovodkaz"/>
            <w:rFonts w:ascii="Calibri" w:hAnsi="Calibri" w:cs="Calibri"/>
            <w:sz w:val="27"/>
            <w:szCs w:val="27"/>
          </w:rPr>
          <w:t>https://medium.com/purple-theory/what-is-elo-rating-c4eb7a9061e0</w:t>
        </w:r>
      </w:hyperlink>
    </w:p>
    <w:p w14:paraId="66A5DA19" w14:textId="4B3669FF" w:rsidR="002D5220" w:rsidRDefault="002D5220" w:rsidP="002D5220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  <w:proofErr w:type="spellStart"/>
      <w:r>
        <w:rPr>
          <w:rFonts w:ascii="Calibri" w:hAnsi="Calibri" w:cs="Calibri"/>
          <w:color w:val="000000"/>
          <w:sz w:val="27"/>
          <w:szCs w:val="27"/>
        </w:rPr>
        <w:lastRenderedPageBreak/>
        <w:t>Datacamp</w:t>
      </w:r>
      <w:proofErr w:type="spellEnd"/>
      <w:r>
        <w:rPr>
          <w:rFonts w:ascii="Calibri" w:hAnsi="Calibri" w:cs="Calibri"/>
          <w:color w:val="000000"/>
          <w:sz w:val="27"/>
          <w:szCs w:val="27"/>
        </w:rPr>
        <w:t xml:space="preserve">. (2022, </w:t>
      </w:r>
      <w:proofErr w:type="spellStart"/>
      <w:r>
        <w:rPr>
          <w:rFonts w:ascii="Calibri" w:hAnsi="Calibri" w:cs="Calibri"/>
          <w:color w:val="000000"/>
          <w:sz w:val="27"/>
          <w:szCs w:val="27"/>
        </w:rPr>
        <w:t>December</w:t>
      </w:r>
      <w:proofErr w:type="spellEnd"/>
      <w:r>
        <w:rPr>
          <w:rFonts w:ascii="Calibri" w:hAnsi="Calibri" w:cs="Calibri"/>
          <w:color w:val="000000"/>
          <w:sz w:val="27"/>
          <w:szCs w:val="27"/>
        </w:rPr>
        <w:t>). </w:t>
      </w:r>
      <w:r>
        <w:rPr>
          <w:rFonts w:ascii="Calibri" w:hAnsi="Calibri" w:cs="Calibri"/>
          <w:i/>
          <w:iCs/>
          <w:color w:val="000000"/>
          <w:sz w:val="27"/>
          <w:szCs w:val="27"/>
        </w:rPr>
        <w:t xml:space="preserve">Python vs R </w:t>
      </w:r>
      <w:proofErr w:type="spellStart"/>
      <w:r>
        <w:rPr>
          <w:rFonts w:ascii="Calibri" w:hAnsi="Calibri" w:cs="Calibri"/>
          <w:i/>
          <w:iCs/>
          <w:color w:val="000000"/>
          <w:sz w:val="27"/>
          <w:szCs w:val="27"/>
        </w:rPr>
        <w:t>for</w:t>
      </w:r>
      <w:proofErr w:type="spellEnd"/>
      <w:r>
        <w:rPr>
          <w:rFonts w:ascii="Calibri" w:hAnsi="Calibri" w:cs="Calibri"/>
          <w:i/>
          <w:iCs/>
          <w:color w:val="000000"/>
          <w:sz w:val="27"/>
          <w:szCs w:val="27"/>
        </w:rPr>
        <w:t xml:space="preserve"> Data Science: </w:t>
      </w:r>
      <w:proofErr w:type="spellStart"/>
      <w:r>
        <w:rPr>
          <w:rFonts w:ascii="Calibri" w:hAnsi="Calibri" w:cs="Calibri"/>
          <w:i/>
          <w:iCs/>
          <w:color w:val="000000"/>
          <w:sz w:val="27"/>
          <w:szCs w:val="27"/>
        </w:rPr>
        <w:t>Which</w:t>
      </w:r>
      <w:proofErr w:type="spellEnd"/>
      <w:r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>
        <w:rPr>
          <w:rFonts w:ascii="Calibri" w:hAnsi="Calibri" w:cs="Calibri"/>
          <w:i/>
          <w:iCs/>
          <w:color w:val="000000"/>
          <w:sz w:val="27"/>
          <w:szCs w:val="27"/>
        </w:rPr>
        <w:t>Should</w:t>
      </w:r>
      <w:proofErr w:type="spellEnd"/>
      <w:r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>
        <w:rPr>
          <w:rFonts w:ascii="Calibri" w:hAnsi="Calibri" w:cs="Calibri"/>
          <w:i/>
          <w:iCs/>
          <w:color w:val="000000"/>
          <w:sz w:val="27"/>
          <w:szCs w:val="27"/>
        </w:rPr>
        <w:t>You</w:t>
      </w:r>
      <w:proofErr w:type="spellEnd"/>
      <w:r>
        <w:rPr>
          <w:rFonts w:ascii="Calibri" w:hAnsi="Calibri" w:cs="Calibri"/>
          <w:i/>
          <w:iCs/>
          <w:color w:val="000000"/>
          <w:sz w:val="27"/>
          <w:szCs w:val="27"/>
        </w:rPr>
        <w:t xml:space="preserve"> </w:t>
      </w:r>
      <w:proofErr w:type="spellStart"/>
      <w:r>
        <w:rPr>
          <w:rFonts w:ascii="Calibri" w:hAnsi="Calibri" w:cs="Calibri"/>
          <w:i/>
          <w:iCs/>
          <w:color w:val="000000"/>
          <w:sz w:val="27"/>
          <w:szCs w:val="27"/>
        </w:rPr>
        <w:t>Learn</w:t>
      </w:r>
      <w:proofErr w:type="spellEnd"/>
      <w:r>
        <w:rPr>
          <w:rFonts w:ascii="Calibri" w:hAnsi="Calibri" w:cs="Calibri"/>
          <w:i/>
          <w:iCs/>
          <w:color w:val="000000"/>
          <w:sz w:val="27"/>
          <w:szCs w:val="27"/>
        </w:rPr>
        <w:t>?</w:t>
      </w:r>
      <w:r>
        <w:rPr>
          <w:rFonts w:ascii="Calibri" w:hAnsi="Calibri" w:cs="Calibri"/>
          <w:color w:val="000000"/>
          <w:sz w:val="27"/>
          <w:szCs w:val="27"/>
        </w:rPr>
        <w:t xml:space="preserve"> Www.datacamp.com. </w:t>
      </w:r>
      <w:hyperlink r:id="rId25" w:history="1">
        <w:r w:rsidRPr="000D67AA">
          <w:rPr>
            <w:rStyle w:val="Hypertextovodkaz"/>
            <w:rFonts w:ascii="Calibri" w:hAnsi="Calibri" w:cs="Calibri"/>
            <w:sz w:val="27"/>
            <w:szCs w:val="27"/>
          </w:rPr>
          <w:t>https://www.datacamp.com/blog/python-vs-r-for-data-science-whats-the-difference</w:t>
        </w:r>
      </w:hyperlink>
    </w:p>
    <w:p w14:paraId="2F88CC2F" w14:textId="77777777" w:rsidR="000E1365" w:rsidRPr="00D31A68" w:rsidRDefault="000E1365" w:rsidP="000E1365">
      <w:pPr>
        <w:pStyle w:val="Normlnweb"/>
        <w:spacing w:before="0" w:beforeAutospacing="0" w:after="0" w:afterAutospacing="0" w:line="480" w:lineRule="atLeast"/>
        <w:ind w:left="720" w:hanging="720"/>
        <w:rPr>
          <w:rFonts w:ascii="Calibri" w:hAnsi="Calibri" w:cs="Calibri"/>
          <w:color w:val="000000"/>
          <w:sz w:val="27"/>
          <w:szCs w:val="27"/>
        </w:rPr>
      </w:pPr>
    </w:p>
    <w:p w14:paraId="682EE0FA" w14:textId="0F50824A" w:rsidR="00FB30B7" w:rsidRPr="00D31A68" w:rsidRDefault="00FB30B7" w:rsidP="00E052FB">
      <w:r w:rsidRPr="00D31A68">
        <w:t xml:space="preserve">Poznámka: Za koncem Použité literatury nutné nesmazat </w:t>
      </w:r>
      <w:r w:rsidRPr="00D31A68">
        <w:rPr>
          <w:i/>
        </w:rPr>
        <w:t>konec oddílu</w:t>
      </w:r>
      <w:r w:rsidRPr="00D31A68">
        <w:t>, aby fungovalo různé číslování hlavního textu práce a příloh</w:t>
      </w:r>
    </w:p>
    <w:p w14:paraId="3FCD3FD9" w14:textId="77777777" w:rsidR="00E052FB" w:rsidRPr="00D31A68" w:rsidRDefault="00E052FB" w:rsidP="00E052FB"/>
    <w:p w14:paraId="7527693B" w14:textId="6E8357D4" w:rsidR="00E052FB" w:rsidRPr="00D31A68" w:rsidRDefault="00E052FB" w:rsidP="00E052FB">
      <w:pPr>
        <w:sectPr w:rsidR="00E052FB" w:rsidRPr="00D31A68" w:rsidSect="00985CAF">
          <w:footerReference w:type="default" r:id="rId26"/>
          <w:type w:val="continuous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304439C8" w14:textId="55D60F50" w:rsidR="004E2530" w:rsidRPr="00D31A68" w:rsidRDefault="004E2530" w:rsidP="00D9373F">
      <w:pPr>
        <w:pStyle w:val="Nadpis1neslovan"/>
      </w:pPr>
      <w:bookmarkStart w:id="35" w:name="_Toc162473123"/>
      <w:r w:rsidRPr="00D31A68">
        <w:lastRenderedPageBreak/>
        <w:t>Přílohy</w:t>
      </w:r>
      <w:bookmarkEnd w:id="35"/>
      <w:r w:rsidR="004D46DE" w:rsidRPr="00D31A68">
        <w:t xml:space="preserve"> </w:t>
      </w:r>
    </w:p>
    <w:p w14:paraId="44697DD4" w14:textId="3F1E1297" w:rsidR="006D2806" w:rsidRPr="00D31A68" w:rsidRDefault="006D2806" w:rsidP="004E2530">
      <w:proofErr w:type="spellStart"/>
      <w:r w:rsidRPr="00D31A68">
        <w:t>Lorem</w:t>
      </w:r>
      <w:proofErr w:type="spellEnd"/>
      <w:r w:rsidRPr="00D31A68">
        <w:t xml:space="preserve"> </w:t>
      </w:r>
      <w:proofErr w:type="spellStart"/>
      <w:r w:rsidRPr="00D31A68">
        <w:t>ipsum</w:t>
      </w:r>
      <w:proofErr w:type="spellEnd"/>
      <w:r w:rsidRPr="00D31A68">
        <w:t xml:space="preserve"> </w:t>
      </w:r>
    </w:p>
    <w:p w14:paraId="1E0D157E" w14:textId="77777777" w:rsidR="004E2530" w:rsidRPr="00D31A68" w:rsidRDefault="00D9373F" w:rsidP="00617E9D">
      <w:pPr>
        <w:pStyle w:val="Nadpis2plohy"/>
      </w:pPr>
      <w:bookmarkStart w:id="36" w:name="_Toc162473124"/>
      <w:r w:rsidRPr="00D31A68">
        <w:t>Název první přílohy</w:t>
      </w:r>
      <w:bookmarkEnd w:id="36"/>
      <w:r w:rsidR="004D46DE" w:rsidRPr="00D31A68">
        <w:t xml:space="preserve"> </w:t>
      </w:r>
    </w:p>
    <w:p w14:paraId="30036EF6" w14:textId="2CCF2F20" w:rsidR="001466B0" w:rsidRPr="00D31A68" w:rsidRDefault="006D2806" w:rsidP="004E2530">
      <w:proofErr w:type="spellStart"/>
      <w:r w:rsidRPr="00D31A68">
        <w:t>Lorem</w:t>
      </w:r>
      <w:proofErr w:type="spellEnd"/>
      <w:r w:rsidRPr="00D31A68">
        <w:t xml:space="preserve"> </w:t>
      </w:r>
    </w:p>
    <w:p w14:paraId="3771C105" w14:textId="77777777" w:rsidR="001466B0" w:rsidRPr="00D31A68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D31A68">
        <w:t>Mauris</w:t>
      </w:r>
      <w:proofErr w:type="spellEnd"/>
      <w:r w:rsidRPr="00D31A68">
        <w:t xml:space="preserve"> </w:t>
      </w:r>
      <w:proofErr w:type="spellStart"/>
      <w:r w:rsidRPr="00D31A68">
        <w:t>elementum</w:t>
      </w:r>
      <w:proofErr w:type="spellEnd"/>
      <w:r w:rsidRPr="00D31A68">
        <w:t xml:space="preserve"> </w:t>
      </w:r>
      <w:proofErr w:type="spellStart"/>
      <w:r w:rsidRPr="00D31A68">
        <w:t>mauris</w:t>
      </w:r>
      <w:proofErr w:type="spellEnd"/>
      <w:r w:rsidRPr="00D31A68">
        <w:t xml:space="preserve"> vitae </w:t>
      </w:r>
      <w:proofErr w:type="spellStart"/>
      <w:r w:rsidRPr="00D31A68">
        <w:t>tortor</w:t>
      </w:r>
      <w:proofErr w:type="spellEnd"/>
      <w:r w:rsidRPr="00D31A68">
        <w:t xml:space="preserve">. </w:t>
      </w:r>
    </w:p>
    <w:p w14:paraId="7754F44B" w14:textId="77777777" w:rsidR="001466B0" w:rsidRPr="00D31A68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D31A68">
        <w:t>Aliquam</w:t>
      </w:r>
      <w:proofErr w:type="spellEnd"/>
      <w:r w:rsidRPr="00D31A68">
        <w:t xml:space="preserve"> id </w:t>
      </w:r>
      <w:proofErr w:type="spellStart"/>
      <w:r w:rsidRPr="00D31A68">
        <w:t>dolor</w:t>
      </w:r>
      <w:proofErr w:type="spellEnd"/>
      <w:r w:rsidRPr="00D31A68">
        <w:t xml:space="preserve">. </w:t>
      </w:r>
    </w:p>
    <w:p w14:paraId="76FE56B1" w14:textId="1E646EDF" w:rsidR="006D2806" w:rsidRPr="00D31A68" w:rsidRDefault="006D2806" w:rsidP="001466B0">
      <w:proofErr w:type="spellStart"/>
      <w:r w:rsidRPr="00D31A68">
        <w:t>Maecenas</w:t>
      </w:r>
      <w:proofErr w:type="spellEnd"/>
      <w:r w:rsidRPr="00D31A68">
        <w:t xml:space="preserve"> </w:t>
      </w:r>
      <w:proofErr w:type="spellStart"/>
      <w:r w:rsidRPr="00D31A68">
        <w:t>fermentum</w:t>
      </w:r>
      <w:proofErr w:type="spellEnd"/>
      <w:r w:rsidRPr="00D31A68">
        <w:t xml:space="preserve">, sem in </w:t>
      </w:r>
      <w:proofErr w:type="spellStart"/>
      <w:r w:rsidRPr="00D31A68">
        <w:t>pharetra</w:t>
      </w:r>
      <w:proofErr w:type="spellEnd"/>
      <w:r w:rsidRPr="00D31A68">
        <w:t xml:space="preserve"> </w:t>
      </w:r>
      <w:proofErr w:type="spellStart"/>
      <w:r w:rsidRPr="00D31A68">
        <w:t>pellentesque</w:t>
      </w:r>
      <w:proofErr w:type="spellEnd"/>
      <w:r w:rsidRPr="00D31A68">
        <w:t xml:space="preserve">, </w:t>
      </w:r>
      <w:proofErr w:type="spellStart"/>
      <w:r w:rsidRPr="00D31A68">
        <w:t>velit</w:t>
      </w:r>
      <w:proofErr w:type="spellEnd"/>
      <w:r w:rsidRPr="00D31A68">
        <w:t xml:space="preserve"> </w:t>
      </w:r>
      <w:proofErr w:type="spellStart"/>
      <w:r w:rsidRPr="00D31A68">
        <w:t>turpis</w:t>
      </w:r>
      <w:proofErr w:type="spellEnd"/>
      <w:r w:rsidRPr="00D31A68">
        <w:t xml:space="preserve"> </w:t>
      </w:r>
      <w:proofErr w:type="spellStart"/>
      <w:r w:rsidRPr="00D31A68">
        <w:t>volutpat</w:t>
      </w:r>
      <w:proofErr w:type="spellEnd"/>
      <w:r w:rsidRPr="00D31A68">
        <w:t xml:space="preserve"> ante, in </w:t>
      </w:r>
      <w:proofErr w:type="spellStart"/>
      <w:r w:rsidRPr="00D31A68">
        <w:t>pharetra</w:t>
      </w:r>
      <w:proofErr w:type="spellEnd"/>
      <w:r w:rsidRPr="00D31A68">
        <w:t xml:space="preserve"> </w:t>
      </w:r>
      <w:proofErr w:type="spellStart"/>
      <w:r w:rsidRPr="00D31A68">
        <w:t>metus</w:t>
      </w:r>
      <w:proofErr w:type="spellEnd"/>
      <w:r w:rsidRPr="00D31A68">
        <w:t xml:space="preserve"> </w:t>
      </w:r>
      <w:proofErr w:type="spellStart"/>
      <w:r w:rsidRPr="00D31A68">
        <w:t>odio</w:t>
      </w:r>
      <w:proofErr w:type="spellEnd"/>
      <w:r w:rsidRPr="00D31A68">
        <w:t xml:space="preserve"> a </w:t>
      </w:r>
      <w:proofErr w:type="spellStart"/>
      <w:r w:rsidRPr="00D31A68">
        <w:t>lectus</w:t>
      </w:r>
      <w:proofErr w:type="spellEnd"/>
      <w:r w:rsidRPr="00D31A68">
        <w:t xml:space="preserve">. </w:t>
      </w:r>
    </w:p>
    <w:p w14:paraId="1650AEED" w14:textId="77777777" w:rsidR="004E2530" w:rsidRPr="00D31A68" w:rsidRDefault="00D9373F" w:rsidP="00617E9D">
      <w:pPr>
        <w:pStyle w:val="Nadpis2plohy"/>
      </w:pPr>
      <w:bookmarkStart w:id="37" w:name="_Toc162473125"/>
      <w:r w:rsidRPr="00D31A68">
        <w:t>Název druhé přílohy</w:t>
      </w:r>
      <w:bookmarkEnd w:id="37"/>
      <w:r w:rsidR="004D46DE" w:rsidRPr="00D31A68">
        <w:t xml:space="preserve"> </w:t>
      </w:r>
    </w:p>
    <w:p w14:paraId="30537FDB" w14:textId="6B3BF05A" w:rsidR="006D2806" w:rsidRPr="00481BA6" w:rsidRDefault="006D2806" w:rsidP="006D2806">
      <w:proofErr w:type="spellStart"/>
      <w:r w:rsidRPr="00D31A68">
        <w:t>Lorem</w:t>
      </w:r>
      <w:proofErr w:type="spellEnd"/>
      <w:r w:rsidRPr="00D31A68">
        <w:t xml:space="preserve"> </w:t>
      </w:r>
      <w:proofErr w:type="spellStart"/>
      <w:r w:rsidRPr="00D31A68">
        <w:t>ipsum</w:t>
      </w:r>
      <w:proofErr w:type="spellEnd"/>
      <w:r w:rsidRPr="00D31A68">
        <w:t xml:space="preserve"> </w:t>
      </w:r>
    </w:p>
    <w:sectPr w:rsidR="006D2806" w:rsidRPr="00481BA6" w:rsidSect="00985CAF">
      <w:footerReference w:type="first" r:id="rId27"/>
      <w:pgSz w:w="11906" w:h="16838" w:code="9"/>
      <w:pgMar w:top="1418" w:right="1418" w:bottom="1418" w:left="1418" w:header="709" w:footer="709" w:gutter="284"/>
      <w:pgNumType w:fmt="upperRoman"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74D677A" w14:textId="77777777" w:rsidR="00985CAF" w:rsidRPr="00D31A68" w:rsidRDefault="00985CAF" w:rsidP="00961262">
      <w:pPr>
        <w:spacing w:after="0" w:line="240" w:lineRule="auto"/>
      </w:pPr>
      <w:r w:rsidRPr="00D31A68">
        <w:separator/>
      </w:r>
    </w:p>
    <w:p w14:paraId="5F878823" w14:textId="77777777" w:rsidR="00985CAF" w:rsidRPr="00D31A68" w:rsidRDefault="00985CAF"/>
  </w:endnote>
  <w:endnote w:type="continuationSeparator" w:id="0">
    <w:p w14:paraId="2CA2F064" w14:textId="77777777" w:rsidR="00985CAF" w:rsidRPr="00D31A68" w:rsidRDefault="00985CAF" w:rsidP="00961262">
      <w:pPr>
        <w:spacing w:after="0" w:line="240" w:lineRule="auto"/>
      </w:pPr>
      <w:r w:rsidRPr="00D31A68">
        <w:continuationSeparator/>
      </w:r>
    </w:p>
    <w:p w14:paraId="01ED07F8" w14:textId="77777777" w:rsidR="00985CAF" w:rsidRPr="00D31A68" w:rsidRDefault="00985CAF"/>
  </w:endnote>
  <w:endnote w:type="continuationNotice" w:id="1">
    <w:p w14:paraId="1E2B1104" w14:textId="77777777" w:rsidR="00985CAF" w:rsidRPr="00D31A68" w:rsidRDefault="00985CAF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EE"/>
    <w:family w:val="roman"/>
    <w:pitch w:val="variable"/>
    <w:sig w:usb0="00000287" w:usb1="00000000" w:usb2="00000000" w:usb3="00000000" w:csb0="0000009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Open Sans">
    <w:altName w:val="Segoe UI"/>
    <w:charset w:val="00"/>
    <w:family w:val="swiss"/>
    <w:pitch w:val="variable"/>
    <w:sig w:usb0="E00002EF" w:usb1="4000205B" w:usb2="00000028" w:usb3="00000000" w:csb0="0000019F" w:csb1="00000000"/>
  </w:font>
  <w:font w:name="Segoe UI">
    <w:panose1 w:val="020B0502040204020203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B622C48" w14:textId="3D902712" w:rsidR="00435DE9" w:rsidRPr="00D31A68" w:rsidRDefault="00435DE9" w:rsidP="00FA0C12">
    <w:pPr>
      <w:pStyle w:val="Zpat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318007963"/>
      <w:docPartObj>
        <w:docPartGallery w:val="Page Numbers (Bottom of Page)"/>
        <w:docPartUnique/>
      </w:docPartObj>
    </w:sdtPr>
    <w:sdtContent>
      <w:p w14:paraId="5E3115BB" w14:textId="78C5C01C" w:rsidR="00435DE9" w:rsidRPr="00D31A68" w:rsidRDefault="00000000" w:rsidP="00823BA1">
        <w:pPr>
          <w:pStyle w:val="Zpat"/>
          <w:jc w:val="center"/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1BD820" w14:textId="6200D96B" w:rsidR="00435DE9" w:rsidRPr="00D31A68" w:rsidRDefault="00435DE9" w:rsidP="0040603E">
    <w:pPr>
      <w:pStyle w:val="Zpa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EEF4E42" w14:textId="1AAB4609" w:rsidR="00435DE9" w:rsidRPr="00D31A68" w:rsidRDefault="00435DE9" w:rsidP="009E5DB4">
    <w:pPr>
      <w:pStyle w:val="Zpat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973824318"/>
      <w:docPartObj>
        <w:docPartGallery w:val="Page Numbers (Bottom of Page)"/>
        <w:docPartUnique/>
      </w:docPartObj>
    </w:sdtPr>
    <w:sdtContent>
      <w:p w14:paraId="71D5F0B2" w14:textId="5DF2294D" w:rsidR="00435DE9" w:rsidRPr="00D31A68" w:rsidRDefault="00435DE9" w:rsidP="009E5DB4">
        <w:pPr>
          <w:pStyle w:val="Zpat"/>
          <w:jc w:val="center"/>
        </w:pPr>
        <w:r w:rsidRPr="00D31A68">
          <w:fldChar w:fldCharType="begin"/>
        </w:r>
        <w:r w:rsidRPr="00D31A68">
          <w:instrText>PAGE   \* MERGEFORMAT</w:instrText>
        </w:r>
        <w:r w:rsidRPr="00D31A68">
          <w:fldChar w:fldCharType="separate"/>
        </w:r>
        <w:r w:rsidRPr="00D31A68">
          <w:t>18</w:t>
        </w:r>
        <w:r w:rsidRPr="00D31A68"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981666026"/>
      <w:docPartObj>
        <w:docPartGallery w:val="Page Numbers (Bottom of Page)"/>
        <w:docPartUnique/>
      </w:docPartObj>
    </w:sdtPr>
    <w:sdtContent>
      <w:p w14:paraId="3AFDD5AB" w14:textId="609FB24F" w:rsidR="00435DE9" w:rsidRPr="00D31A68" w:rsidRDefault="00435DE9" w:rsidP="009E5DB4">
        <w:pPr>
          <w:pStyle w:val="Zpat"/>
          <w:jc w:val="center"/>
        </w:pPr>
        <w:r w:rsidRPr="00D31A68">
          <w:fldChar w:fldCharType="begin"/>
        </w:r>
        <w:r w:rsidRPr="00D31A68">
          <w:instrText>PAGE   \* MERGEFORMAT</w:instrText>
        </w:r>
        <w:r w:rsidRPr="00D31A68">
          <w:fldChar w:fldCharType="separate"/>
        </w:r>
        <w:r w:rsidRPr="00D31A68">
          <w:t>I</w:t>
        </w:r>
        <w:r w:rsidRPr="00D31A68">
          <w:fldChar w:fldCharType="end"/>
        </w:r>
      </w:p>
    </w:sdtContent>
  </w:sdt>
  <w:p w14:paraId="481943E6" w14:textId="77777777" w:rsidR="00435DE9" w:rsidRPr="00D31A68" w:rsidRDefault="00435DE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BE1CEE1" w14:textId="77777777" w:rsidR="00985CAF" w:rsidRPr="00D31A68" w:rsidRDefault="00985CAF" w:rsidP="00961262">
      <w:pPr>
        <w:spacing w:after="0" w:line="240" w:lineRule="auto"/>
      </w:pPr>
      <w:r w:rsidRPr="00D31A68">
        <w:separator/>
      </w:r>
    </w:p>
    <w:p w14:paraId="20CA785D" w14:textId="77777777" w:rsidR="00985CAF" w:rsidRPr="00D31A68" w:rsidRDefault="00985CAF"/>
  </w:footnote>
  <w:footnote w:type="continuationSeparator" w:id="0">
    <w:p w14:paraId="2C43AB75" w14:textId="77777777" w:rsidR="00985CAF" w:rsidRPr="00D31A68" w:rsidRDefault="00985CAF" w:rsidP="00961262">
      <w:pPr>
        <w:spacing w:after="0" w:line="240" w:lineRule="auto"/>
      </w:pPr>
      <w:r w:rsidRPr="00D31A68">
        <w:continuationSeparator/>
      </w:r>
    </w:p>
    <w:p w14:paraId="3B1578CD" w14:textId="77777777" w:rsidR="00985CAF" w:rsidRPr="00D31A68" w:rsidRDefault="00985CAF"/>
  </w:footnote>
  <w:footnote w:type="continuationNotice" w:id="1">
    <w:p w14:paraId="3781EB6F" w14:textId="77777777" w:rsidR="00985CAF" w:rsidRPr="00D31A68" w:rsidRDefault="00985CAF">
      <w:pPr>
        <w:spacing w:after="0" w:line="240" w:lineRule="auto"/>
      </w:pPr>
    </w:p>
  </w:footnote>
  <w:footnote w:id="2">
    <w:p w14:paraId="238AE85C" w14:textId="62364FC7" w:rsidR="00F016A0" w:rsidRPr="00D31A68" w:rsidRDefault="00F016A0">
      <w:pPr>
        <w:pStyle w:val="Textpoznpodarou"/>
      </w:pPr>
      <w:r w:rsidRPr="00D31A68">
        <w:rPr>
          <w:rStyle w:val="Znakapoznpodarou"/>
        </w:rPr>
        <w:footnoteRef/>
      </w:r>
      <w:r w:rsidRPr="00D31A68">
        <w:t xml:space="preserve"> „Vale </w:t>
      </w:r>
      <w:proofErr w:type="spellStart"/>
      <w:r w:rsidRPr="00D31A68">
        <w:t>tudo</w:t>
      </w:r>
      <w:proofErr w:type="spellEnd"/>
      <w:r w:rsidRPr="00D31A68">
        <w:t>“ v překladu „vše dovoleno“.</w:t>
      </w:r>
    </w:p>
  </w:footnote>
  <w:footnote w:id="3">
    <w:p w14:paraId="57426ED2" w14:textId="0908ECD7" w:rsidR="001A7E19" w:rsidRPr="00D31A68" w:rsidRDefault="001A7E19">
      <w:pPr>
        <w:pStyle w:val="Textpoznpodarou"/>
      </w:pPr>
      <w:r w:rsidRPr="00D31A68">
        <w:rPr>
          <w:rStyle w:val="Znakapoznpodarou"/>
        </w:rPr>
        <w:footnoteRef/>
      </w:r>
      <w:r w:rsidRPr="00D31A68">
        <w:t xml:space="preserve"> </w:t>
      </w:r>
      <w:proofErr w:type="spellStart"/>
      <w:r w:rsidRPr="00D31A68">
        <w:t>Shootfighting</w:t>
      </w:r>
      <w:proofErr w:type="spellEnd"/>
      <w:r w:rsidRPr="00D31A68">
        <w:t xml:space="preserve"> je </w:t>
      </w:r>
      <w:r w:rsidR="00075CDC" w:rsidRPr="00D31A68">
        <w:t>termín</w:t>
      </w:r>
      <w:r w:rsidR="00B05851" w:rsidRPr="00D31A68">
        <w:t>, který předcházel MMA.</w:t>
      </w:r>
      <w:r w:rsidR="00864C1F" w:rsidRPr="00D31A68">
        <w:t xml:space="preserve"> </w:t>
      </w:r>
      <w:r w:rsidR="00B05851" w:rsidRPr="00D31A68">
        <w:t>P</w:t>
      </w:r>
      <w:r w:rsidR="00864C1F" w:rsidRPr="00D31A68">
        <w:t>ocház</w:t>
      </w:r>
      <w:r w:rsidR="00B05851" w:rsidRPr="00D31A68">
        <w:t xml:space="preserve">í </w:t>
      </w:r>
      <w:r w:rsidR="00864C1F" w:rsidRPr="00D31A68">
        <w:t>z</w:t>
      </w:r>
      <w:r w:rsidR="00B05851" w:rsidRPr="00D31A68">
        <w:t> </w:t>
      </w:r>
      <w:r w:rsidR="00864C1F" w:rsidRPr="00D31A68">
        <w:t>Japonských</w:t>
      </w:r>
      <w:r w:rsidR="00B05851" w:rsidRPr="00D31A68">
        <w:t xml:space="preserve"> soutěží</w:t>
      </w:r>
      <w:r w:rsidR="00974B5A" w:rsidRPr="00D31A68">
        <w:t xml:space="preserve"> obdobného typu</w:t>
      </w:r>
      <w:r w:rsidR="00B05851" w:rsidRPr="00D31A68">
        <w:t xml:space="preserve"> a dnes se již nepoužívá.</w:t>
      </w:r>
    </w:p>
  </w:footnote>
  <w:footnote w:id="4">
    <w:p w14:paraId="0859D81E" w14:textId="4F7CD79D" w:rsidR="007077FF" w:rsidRPr="00D31A68" w:rsidRDefault="007077FF" w:rsidP="007077FF">
      <w:pPr>
        <w:pStyle w:val="Textpoznpodarou"/>
      </w:pPr>
      <w:r w:rsidRPr="00D31A68">
        <w:rPr>
          <w:rStyle w:val="Znakapoznpodarou"/>
        </w:rPr>
        <w:footnoteRef/>
      </w:r>
      <w:r w:rsidRPr="00D31A68">
        <w:t xml:space="preserve"> </w:t>
      </w:r>
      <w:proofErr w:type="spellStart"/>
      <w:r w:rsidRPr="00D31A68">
        <w:t>Knockout</w:t>
      </w:r>
      <w:proofErr w:type="spellEnd"/>
      <w:r w:rsidRPr="00D31A68">
        <w:t xml:space="preserve">, zkráceně K.O., je situace, kdy zápasník po inkasovaném úderu či kopu buď plně ztratí vědomí nebo rozhodčí usoudí, že už se není schopen dále efektivně bránit. V takovém případě se jedná o takzvaný „technický </w:t>
      </w:r>
      <w:proofErr w:type="spellStart"/>
      <w:r w:rsidRPr="00D31A68">
        <w:t>knockout</w:t>
      </w:r>
      <w:proofErr w:type="spellEnd"/>
      <w:r w:rsidRPr="00D31A68">
        <w:t xml:space="preserve">“. </w:t>
      </w:r>
    </w:p>
  </w:footnote>
  <w:footnote w:id="5">
    <w:p w14:paraId="08644251" w14:textId="036880D3" w:rsidR="007077FF" w:rsidRPr="00D31A68" w:rsidRDefault="007077FF">
      <w:pPr>
        <w:pStyle w:val="Textpoznpodarou"/>
      </w:pPr>
      <w:r w:rsidRPr="00D31A68">
        <w:rPr>
          <w:rStyle w:val="Znakapoznpodarou"/>
        </w:rPr>
        <w:footnoteRef/>
      </w:r>
      <w:r w:rsidRPr="00D31A68">
        <w:t xml:space="preserve"> Submise je způsob ukončení při, kterém jeden </w:t>
      </w:r>
      <w:proofErr w:type="gramStart"/>
      <w:r w:rsidRPr="00D31A68">
        <w:t>ze</w:t>
      </w:r>
      <w:proofErr w:type="gramEnd"/>
      <w:r w:rsidRPr="00D31A68">
        <w:t xml:space="preserve"> zápasníku nějakým chvatem donutí protivníka vzdát se. V případě, kdy se zápasník nechce vzdát a například při škrcení ztratí vědomí nebo </w:t>
      </w:r>
      <w:proofErr w:type="gramStart"/>
      <w:r w:rsidRPr="00D31A68">
        <w:t>utrží</w:t>
      </w:r>
      <w:proofErr w:type="gramEnd"/>
      <w:r w:rsidRPr="00D31A68">
        <w:t xml:space="preserve"> zranění, se kterým nelze pokračovat v zápase, rozhodčí ukončí zápas takzvanou „technickou submisí“.</w:t>
      </w:r>
    </w:p>
  </w:footnote>
  <w:footnote w:id="6">
    <w:p w14:paraId="4C8C4CA2" w14:textId="5C577137" w:rsidR="006211E9" w:rsidRDefault="006211E9">
      <w:pPr>
        <w:pStyle w:val="Textpoznpodarou"/>
      </w:pPr>
      <w:r w:rsidRPr="00D31A68">
        <w:rPr>
          <w:rStyle w:val="Znakapoznpodarou"/>
        </w:rPr>
        <w:footnoteRef/>
      </w:r>
      <w:r w:rsidRPr="00D31A68">
        <w:t xml:space="preserve"> </w:t>
      </w:r>
      <w:proofErr w:type="spellStart"/>
      <w:r w:rsidRPr="00D31A68">
        <w:t>Takedown</w:t>
      </w:r>
      <w:proofErr w:type="spellEnd"/>
      <w:r w:rsidRPr="00D31A68">
        <w:t xml:space="preserve"> je </w:t>
      </w:r>
      <w:r w:rsidR="00FB2062" w:rsidRPr="00D31A68">
        <w:t>v terminologii MMA označení pro strh/poraz bojovníka k zemi a následn</w:t>
      </w:r>
      <w:r w:rsidR="00530D7D" w:rsidRPr="00D31A68">
        <w:t>ou</w:t>
      </w:r>
      <w:r w:rsidR="00FB2062" w:rsidRPr="00D31A68">
        <w:t xml:space="preserve"> kontrol</w:t>
      </w:r>
      <w:r w:rsidR="00530D7D" w:rsidRPr="00D31A68">
        <w:t>u</w:t>
      </w:r>
      <w:r w:rsidR="00FB2062" w:rsidRPr="00D31A68"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7AD211C"/>
    <w:multiLevelType w:val="hybridMultilevel"/>
    <w:tmpl w:val="C7163694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1E240F"/>
    <w:multiLevelType w:val="hybridMultilevel"/>
    <w:tmpl w:val="399223C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186312"/>
    <w:multiLevelType w:val="hybridMultilevel"/>
    <w:tmpl w:val="5F54A74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E9C55DE"/>
    <w:multiLevelType w:val="hybridMultilevel"/>
    <w:tmpl w:val="D3AE6432"/>
    <w:lvl w:ilvl="0" w:tplc="B674EF34">
      <w:numFmt w:val="bullet"/>
      <w:lvlText w:val="•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7F867E2"/>
    <w:multiLevelType w:val="hybridMultilevel"/>
    <w:tmpl w:val="2B048EDE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1C639D"/>
    <w:multiLevelType w:val="hybridMultilevel"/>
    <w:tmpl w:val="0EB23D7A"/>
    <w:lvl w:ilvl="0" w:tplc="BF6C329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F764A25"/>
    <w:multiLevelType w:val="hybridMultilevel"/>
    <w:tmpl w:val="71E60104"/>
    <w:lvl w:ilvl="0" w:tplc="94726B9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9A61E05"/>
    <w:multiLevelType w:val="multilevel"/>
    <w:tmpl w:val="68C8236A"/>
    <w:lvl w:ilvl="0">
      <w:start w:val="1"/>
      <w:numFmt w:val="upperLetter"/>
      <w:pStyle w:val="Nadpis2plohy"/>
      <w:suff w:val="space"/>
      <w:lvlText w:val="Příloha %1: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8" w15:restartNumberingAfterBreak="0">
    <w:nsid w:val="49E360DC"/>
    <w:multiLevelType w:val="hybridMultilevel"/>
    <w:tmpl w:val="650299C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631F5680"/>
    <w:multiLevelType w:val="multilevel"/>
    <w:tmpl w:val="F08CAB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66C60384"/>
    <w:multiLevelType w:val="hybridMultilevel"/>
    <w:tmpl w:val="06C6452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9953F32"/>
    <w:multiLevelType w:val="hybridMultilevel"/>
    <w:tmpl w:val="63EE0FF0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AA21E91"/>
    <w:multiLevelType w:val="multilevel"/>
    <w:tmpl w:val="D402EFB2"/>
    <w:lvl w:ilvl="0">
      <w:start w:val="1"/>
      <w:numFmt w:val="decimal"/>
      <w:pStyle w:val="Nadpis1"/>
      <w:suff w:val="space"/>
      <w:lvlText w:val="%1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Nadpis2"/>
      <w:suff w:val="space"/>
      <w:lvlText w:val="%1.%2"/>
      <w:lvlJc w:val="left"/>
      <w:pPr>
        <w:ind w:left="714" w:hanging="714"/>
      </w:pPr>
      <w:rPr>
        <w:rFonts w:hint="default"/>
      </w:rPr>
    </w:lvl>
    <w:lvl w:ilvl="2">
      <w:start w:val="1"/>
      <w:numFmt w:val="decimal"/>
      <w:pStyle w:val="Nadpis3"/>
      <w:suff w:val="space"/>
      <w:lvlText w:val="%1.%2.%3"/>
      <w:lvlJc w:val="left"/>
      <w:pPr>
        <w:ind w:left="1071" w:hanging="1071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1428" w:hanging="1428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1785" w:hanging="1785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2142" w:hanging="2142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2499" w:hanging="2499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2856" w:hanging="2856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3213" w:hanging="3213"/>
      </w:pPr>
      <w:rPr>
        <w:rFonts w:hint="default"/>
      </w:rPr>
    </w:lvl>
  </w:abstractNum>
  <w:abstractNum w:abstractNumId="13" w15:restartNumberingAfterBreak="0">
    <w:nsid w:val="73E14495"/>
    <w:multiLevelType w:val="hybridMultilevel"/>
    <w:tmpl w:val="D31EC722"/>
    <w:lvl w:ilvl="0" w:tplc="0405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76F1C4E"/>
    <w:multiLevelType w:val="hybridMultilevel"/>
    <w:tmpl w:val="79BED6E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38686187">
    <w:abstractNumId w:val="12"/>
  </w:num>
  <w:num w:numId="2" w16cid:durableId="7486577">
    <w:abstractNumId w:val="9"/>
  </w:num>
  <w:num w:numId="3" w16cid:durableId="2006469802">
    <w:abstractNumId w:val="7"/>
  </w:num>
  <w:num w:numId="4" w16cid:durableId="159665182">
    <w:abstractNumId w:val="6"/>
  </w:num>
  <w:num w:numId="5" w16cid:durableId="1589384676">
    <w:abstractNumId w:val="5"/>
  </w:num>
  <w:num w:numId="6" w16cid:durableId="1178932378">
    <w:abstractNumId w:val="8"/>
  </w:num>
  <w:num w:numId="7" w16cid:durableId="1011571404">
    <w:abstractNumId w:val="14"/>
  </w:num>
  <w:num w:numId="8" w16cid:durableId="809251004">
    <w:abstractNumId w:val="3"/>
  </w:num>
  <w:num w:numId="9" w16cid:durableId="1084573071">
    <w:abstractNumId w:val="11"/>
  </w:num>
  <w:num w:numId="10" w16cid:durableId="2023243690">
    <w:abstractNumId w:val="1"/>
  </w:num>
  <w:num w:numId="11" w16cid:durableId="2141534500">
    <w:abstractNumId w:val="0"/>
  </w:num>
  <w:num w:numId="12" w16cid:durableId="1865553267">
    <w:abstractNumId w:val="4"/>
  </w:num>
  <w:num w:numId="13" w16cid:durableId="1369912662">
    <w:abstractNumId w:val="13"/>
  </w:num>
  <w:num w:numId="14" w16cid:durableId="534343181">
    <w:abstractNumId w:val="2"/>
  </w:num>
  <w:num w:numId="15" w16cid:durableId="1398094067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9"/>
  <w:hyphenationZone w:val="425"/>
  <w:defaultTableStyle w:val="Styl1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UxsTAyMLU0MTA3NzZT0lEKTi0uzszPAykwMqgFAEi0u98tAAAA"/>
  </w:docVars>
  <w:rsids>
    <w:rsidRoot w:val="004E2530"/>
    <w:rsid w:val="00000F71"/>
    <w:rsid w:val="000012B6"/>
    <w:rsid w:val="000018F5"/>
    <w:rsid w:val="00002832"/>
    <w:rsid w:val="000028C0"/>
    <w:rsid w:val="0000302A"/>
    <w:rsid w:val="000068FF"/>
    <w:rsid w:val="00007A69"/>
    <w:rsid w:val="00010058"/>
    <w:rsid w:val="000117BB"/>
    <w:rsid w:val="000119B2"/>
    <w:rsid w:val="00012342"/>
    <w:rsid w:val="0001315D"/>
    <w:rsid w:val="000146CA"/>
    <w:rsid w:val="00016055"/>
    <w:rsid w:val="00016571"/>
    <w:rsid w:val="000207FA"/>
    <w:rsid w:val="00022FB9"/>
    <w:rsid w:val="00026875"/>
    <w:rsid w:val="0002754A"/>
    <w:rsid w:val="0003059C"/>
    <w:rsid w:val="00030BFA"/>
    <w:rsid w:val="00033132"/>
    <w:rsid w:val="000340C2"/>
    <w:rsid w:val="000375CD"/>
    <w:rsid w:val="00047A66"/>
    <w:rsid w:val="0005129E"/>
    <w:rsid w:val="00053457"/>
    <w:rsid w:val="00055284"/>
    <w:rsid w:val="00056331"/>
    <w:rsid w:val="00070131"/>
    <w:rsid w:val="0007122D"/>
    <w:rsid w:val="000712E8"/>
    <w:rsid w:val="0007242A"/>
    <w:rsid w:val="00073E65"/>
    <w:rsid w:val="00075CDC"/>
    <w:rsid w:val="000772A2"/>
    <w:rsid w:val="00083AC1"/>
    <w:rsid w:val="000905CE"/>
    <w:rsid w:val="00090A4C"/>
    <w:rsid w:val="00092744"/>
    <w:rsid w:val="00092B66"/>
    <w:rsid w:val="00092D53"/>
    <w:rsid w:val="000931CC"/>
    <w:rsid w:val="000950EF"/>
    <w:rsid w:val="000A289F"/>
    <w:rsid w:val="000A3E16"/>
    <w:rsid w:val="000B0B58"/>
    <w:rsid w:val="000B17A8"/>
    <w:rsid w:val="000B3209"/>
    <w:rsid w:val="000B4B67"/>
    <w:rsid w:val="000B6734"/>
    <w:rsid w:val="000B7CE3"/>
    <w:rsid w:val="000C00C6"/>
    <w:rsid w:val="000C1326"/>
    <w:rsid w:val="000C7D52"/>
    <w:rsid w:val="000D02A8"/>
    <w:rsid w:val="000D2B72"/>
    <w:rsid w:val="000D598C"/>
    <w:rsid w:val="000D5BF0"/>
    <w:rsid w:val="000D7E8B"/>
    <w:rsid w:val="000E135C"/>
    <w:rsid w:val="000E1365"/>
    <w:rsid w:val="000F3EBD"/>
    <w:rsid w:val="000F45E0"/>
    <w:rsid w:val="000F564A"/>
    <w:rsid w:val="000F61E7"/>
    <w:rsid w:val="00101057"/>
    <w:rsid w:val="00102F5D"/>
    <w:rsid w:val="001030DE"/>
    <w:rsid w:val="00111155"/>
    <w:rsid w:val="00113053"/>
    <w:rsid w:val="00115F05"/>
    <w:rsid w:val="00121AEF"/>
    <w:rsid w:val="0012226D"/>
    <w:rsid w:val="00125AC2"/>
    <w:rsid w:val="00136258"/>
    <w:rsid w:val="00144EC9"/>
    <w:rsid w:val="001466B0"/>
    <w:rsid w:val="00151C5D"/>
    <w:rsid w:val="001520AC"/>
    <w:rsid w:val="001524D5"/>
    <w:rsid w:val="001550AA"/>
    <w:rsid w:val="001571CC"/>
    <w:rsid w:val="001575DE"/>
    <w:rsid w:val="00157EE6"/>
    <w:rsid w:val="00160458"/>
    <w:rsid w:val="0016051E"/>
    <w:rsid w:val="0016201D"/>
    <w:rsid w:val="0016274C"/>
    <w:rsid w:val="00165B86"/>
    <w:rsid w:val="001706D2"/>
    <w:rsid w:val="001710EB"/>
    <w:rsid w:val="00172B7D"/>
    <w:rsid w:val="0018047D"/>
    <w:rsid w:val="001840E8"/>
    <w:rsid w:val="00184137"/>
    <w:rsid w:val="00187629"/>
    <w:rsid w:val="0019049D"/>
    <w:rsid w:val="00192981"/>
    <w:rsid w:val="00194C83"/>
    <w:rsid w:val="00196238"/>
    <w:rsid w:val="00197E67"/>
    <w:rsid w:val="001A0FAE"/>
    <w:rsid w:val="001A18C0"/>
    <w:rsid w:val="001A7E19"/>
    <w:rsid w:val="001B0006"/>
    <w:rsid w:val="001B0989"/>
    <w:rsid w:val="001C0A2A"/>
    <w:rsid w:val="001C1ABE"/>
    <w:rsid w:val="001C2E3D"/>
    <w:rsid w:val="001C32F6"/>
    <w:rsid w:val="001C3C8C"/>
    <w:rsid w:val="001C4DB2"/>
    <w:rsid w:val="001C5BB6"/>
    <w:rsid w:val="001D0983"/>
    <w:rsid w:val="001D0E1F"/>
    <w:rsid w:val="001D28F5"/>
    <w:rsid w:val="001D2D76"/>
    <w:rsid w:val="001D66CC"/>
    <w:rsid w:val="001D7820"/>
    <w:rsid w:val="001E01BC"/>
    <w:rsid w:val="001E057A"/>
    <w:rsid w:val="001E2A6E"/>
    <w:rsid w:val="001E4B59"/>
    <w:rsid w:val="001E5B94"/>
    <w:rsid w:val="001E5CEB"/>
    <w:rsid w:val="001E773C"/>
    <w:rsid w:val="001F06C1"/>
    <w:rsid w:val="001F2BF1"/>
    <w:rsid w:val="001F702E"/>
    <w:rsid w:val="001F7739"/>
    <w:rsid w:val="0020098E"/>
    <w:rsid w:val="0020162F"/>
    <w:rsid w:val="00202A70"/>
    <w:rsid w:val="0020659D"/>
    <w:rsid w:val="00210BD4"/>
    <w:rsid w:val="002135AB"/>
    <w:rsid w:val="002141AE"/>
    <w:rsid w:val="002156A8"/>
    <w:rsid w:val="00215910"/>
    <w:rsid w:val="00217DB1"/>
    <w:rsid w:val="00223F83"/>
    <w:rsid w:val="00224E88"/>
    <w:rsid w:val="00227C9C"/>
    <w:rsid w:val="002317C3"/>
    <w:rsid w:val="002329EB"/>
    <w:rsid w:val="0023480C"/>
    <w:rsid w:val="002407F6"/>
    <w:rsid w:val="002421A4"/>
    <w:rsid w:val="00244183"/>
    <w:rsid w:val="002448F4"/>
    <w:rsid w:val="00244D56"/>
    <w:rsid w:val="00246A26"/>
    <w:rsid w:val="00246C48"/>
    <w:rsid w:val="00246D9E"/>
    <w:rsid w:val="002514E2"/>
    <w:rsid w:val="002517A5"/>
    <w:rsid w:val="00253CB1"/>
    <w:rsid w:val="00253FC2"/>
    <w:rsid w:val="002547D6"/>
    <w:rsid w:val="002572E5"/>
    <w:rsid w:val="002579CE"/>
    <w:rsid w:val="0026019F"/>
    <w:rsid w:val="00261184"/>
    <w:rsid w:val="002618CD"/>
    <w:rsid w:val="0026509E"/>
    <w:rsid w:val="00267788"/>
    <w:rsid w:val="002711FD"/>
    <w:rsid w:val="0027479A"/>
    <w:rsid w:val="002747C0"/>
    <w:rsid w:val="00277343"/>
    <w:rsid w:val="00277E1A"/>
    <w:rsid w:val="002808E4"/>
    <w:rsid w:val="00281425"/>
    <w:rsid w:val="002823F2"/>
    <w:rsid w:val="0028284F"/>
    <w:rsid w:val="00283565"/>
    <w:rsid w:val="00287992"/>
    <w:rsid w:val="002979E4"/>
    <w:rsid w:val="002A2881"/>
    <w:rsid w:val="002A4130"/>
    <w:rsid w:val="002A52A4"/>
    <w:rsid w:val="002A5D21"/>
    <w:rsid w:val="002A70B9"/>
    <w:rsid w:val="002B4422"/>
    <w:rsid w:val="002B7F8C"/>
    <w:rsid w:val="002C382B"/>
    <w:rsid w:val="002C396D"/>
    <w:rsid w:val="002C5249"/>
    <w:rsid w:val="002C5457"/>
    <w:rsid w:val="002C55D6"/>
    <w:rsid w:val="002C5D03"/>
    <w:rsid w:val="002C6A81"/>
    <w:rsid w:val="002D39FE"/>
    <w:rsid w:val="002D5204"/>
    <w:rsid w:val="002D5220"/>
    <w:rsid w:val="002D6E1A"/>
    <w:rsid w:val="002D7E02"/>
    <w:rsid w:val="002E280F"/>
    <w:rsid w:val="002E2D93"/>
    <w:rsid w:val="002E397B"/>
    <w:rsid w:val="002E4078"/>
    <w:rsid w:val="002E5833"/>
    <w:rsid w:val="002E7AAF"/>
    <w:rsid w:val="002F1042"/>
    <w:rsid w:val="002F477D"/>
    <w:rsid w:val="00302814"/>
    <w:rsid w:val="0030738D"/>
    <w:rsid w:val="00311205"/>
    <w:rsid w:val="003127A2"/>
    <w:rsid w:val="003165C2"/>
    <w:rsid w:val="0032165E"/>
    <w:rsid w:val="0032280E"/>
    <w:rsid w:val="003230F6"/>
    <w:rsid w:val="00324502"/>
    <w:rsid w:val="0033723F"/>
    <w:rsid w:val="003376D6"/>
    <w:rsid w:val="00337B81"/>
    <w:rsid w:val="003421AD"/>
    <w:rsid w:val="00342FB9"/>
    <w:rsid w:val="00344409"/>
    <w:rsid w:val="00344FF8"/>
    <w:rsid w:val="0034785B"/>
    <w:rsid w:val="00350628"/>
    <w:rsid w:val="0036161D"/>
    <w:rsid w:val="00362316"/>
    <w:rsid w:val="00362FD4"/>
    <w:rsid w:val="00365975"/>
    <w:rsid w:val="00370385"/>
    <w:rsid w:val="00373445"/>
    <w:rsid w:val="00375ABB"/>
    <w:rsid w:val="003776C6"/>
    <w:rsid w:val="00380938"/>
    <w:rsid w:val="00381CB8"/>
    <w:rsid w:val="0038355B"/>
    <w:rsid w:val="00386E49"/>
    <w:rsid w:val="0039100C"/>
    <w:rsid w:val="003911C1"/>
    <w:rsid w:val="00391CD6"/>
    <w:rsid w:val="00391FEC"/>
    <w:rsid w:val="00393B71"/>
    <w:rsid w:val="00395248"/>
    <w:rsid w:val="00395578"/>
    <w:rsid w:val="003A077B"/>
    <w:rsid w:val="003A3694"/>
    <w:rsid w:val="003A52BB"/>
    <w:rsid w:val="003B380A"/>
    <w:rsid w:val="003B63A5"/>
    <w:rsid w:val="003B6A74"/>
    <w:rsid w:val="003B7781"/>
    <w:rsid w:val="003C0C00"/>
    <w:rsid w:val="003C1ABD"/>
    <w:rsid w:val="003C4140"/>
    <w:rsid w:val="003C4CD5"/>
    <w:rsid w:val="003C5AEE"/>
    <w:rsid w:val="003C7DB4"/>
    <w:rsid w:val="003D0C03"/>
    <w:rsid w:val="003D4ADE"/>
    <w:rsid w:val="003D5CF9"/>
    <w:rsid w:val="003D5F26"/>
    <w:rsid w:val="003D70FC"/>
    <w:rsid w:val="003F13AB"/>
    <w:rsid w:val="003F3CCA"/>
    <w:rsid w:val="003F3F32"/>
    <w:rsid w:val="004004D1"/>
    <w:rsid w:val="00405D73"/>
    <w:rsid w:val="0040603E"/>
    <w:rsid w:val="00413B00"/>
    <w:rsid w:val="00415CCA"/>
    <w:rsid w:val="00416C9D"/>
    <w:rsid w:val="00420BDA"/>
    <w:rsid w:val="00422202"/>
    <w:rsid w:val="00422F77"/>
    <w:rsid w:val="00426732"/>
    <w:rsid w:val="004318AA"/>
    <w:rsid w:val="004329C6"/>
    <w:rsid w:val="00432AE6"/>
    <w:rsid w:val="0043389E"/>
    <w:rsid w:val="004345C0"/>
    <w:rsid w:val="00434628"/>
    <w:rsid w:val="00435DE9"/>
    <w:rsid w:val="004401D0"/>
    <w:rsid w:val="00440E5A"/>
    <w:rsid w:val="00443338"/>
    <w:rsid w:val="004442B8"/>
    <w:rsid w:val="00444A6F"/>
    <w:rsid w:val="004462E2"/>
    <w:rsid w:val="00450191"/>
    <w:rsid w:val="00450288"/>
    <w:rsid w:val="00450AE9"/>
    <w:rsid w:val="00450ED9"/>
    <w:rsid w:val="00452584"/>
    <w:rsid w:val="00452A04"/>
    <w:rsid w:val="00455954"/>
    <w:rsid w:val="00456312"/>
    <w:rsid w:val="004569BA"/>
    <w:rsid w:val="00460A3E"/>
    <w:rsid w:val="004710C4"/>
    <w:rsid w:val="004737D4"/>
    <w:rsid w:val="00476F53"/>
    <w:rsid w:val="00480539"/>
    <w:rsid w:val="00481ADD"/>
    <w:rsid w:val="00481BA6"/>
    <w:rsid w:val="00482D35"/>
    <w:rsid w:val="00483E5C"/>
    <w:rsid w:val="00485A8C"/>
    <w:rsid w:val="00486F8F"/>
    <w:rsid w:val="004921E6"/>
    <w:rsid w:val="00494272"/>
    <w:rsid w:val="00496532"/>
    <w:rsid w:val="004A00D7"/>
    <w:rsid w:val="004A3717"/>
    <w:rsid w:val="004A3878"/>
    <w:rsid w:val="004A4663"/>
    <w:rsid w:val="004A72CE"/>
    <w:rsid w:val="004A7863"/>
    <w:rsid w:val="004B0D86"/>
    <w:rsid w:val="004B5A28"/>
    <w:rsid w:val="004C06A7"/>
    <w:rsid w:val="004C3F91"/>
    <w:rsid w:val="004C70B0"/>
    <w:rsid w:val="004D46DE"/>
    <w:rsid w:val="004E00ED"/>
    <w:rsid w:val="004E0340"/>
    <w:rsid w:val="004E0E2A"/>
    <w:rsid w:val="004E144E"/>
    <w:rsid w:val="004E2067"/>
    <w:rsid w:val="004E2217"/>
    <w:rsid w:val="004E2530"/>
    <w:rsid w:val="004E655B"/>
    <w:rsid w:val="004F3AB3"/>
    <w:rsid w:val="004F45F1"/>
    <w:rsid w:val="004F5290"/>
    <w:rsid w:val="004F66B1"/>
    <w:rsid w:val="0050080D"/>
    <w:rsid w:val="00503998"/>
    <w:rsid w:val="00510913"/>
    <w:rsid w:val="0051528B"/>
    <w:rsid w:val="0051635C"/>
    <w:rsid w:val="005173CD"/>
    <w:rsid w:val="00517A50"/>
    <w:rsid w:val="00521976"/>
    <w:rsid w:val="0052227D"/>
    <w:rsid w:val="0052269E"/>
    <w:rsid w:val="005226CE"/>
    <w:rsid w:val="00522C15"/>
    <w:rsid w:val="00525E03"/>
    <w:rsid w:val="00530D7D"/>
    <w:rsid w:val="00530F02"/>
    <w:rsid w:val="0053346F"/>
    <w:rsid w:val="00534CEA"/>
    <w:rsid w:val="0054432E"/>
    <w:rsid w:val="00544C39"/>
    <w:rsid w:val="0054664B"/>
    <w:rsid w:val="00546A0B"/>
    <w:rsid w:val="005509C8"/>
    <w:rsid w:val="00551B87"/>
    <w:rsid w:val="00553088"/>
    <w:rsid w:val="00553501"/>
    <w:rsid w:val="00553C7A"/>
    <w:rsid w:val="00555B8C"/>
    <w:rsid w:val="00560E6D"/>
    <w:rsid w:val="0056207F"/>
    <w:rsid w:val="00562203"/>
    <w:rsid w:val="00564C34"/>
    <w:rsid w:val="00567E44"/>
    <w:rsid w:val="00567EEE"/>
    <w:rsid w:val="005709FA"/>
    <w:rsid w:val="0057234B"/>
    <w:rsid w:val="00572C26"/>
    <w:rsid w:val="00572DAF"/>
    <w:rsid w:val="00573237"/>
    <w:rsid w:val="0057652B"/>
    <w:rsid w:val="0058466C"/>
    <w:rsid w:val="00584F07"/>
    <w:rsid w:val="00586E46"/>
    <w:rsid w:val="005904DE"/>
    <w:rsid w:val="00597460"/>
    <w:rsid w:val="005A7828"/>
    <w:rsid w:val="005A7F79"/>
    <w:rsid w:val="005B16D2"/>
    <w:rsid w:val="005B2359"/>
    <w:rsid w:val="005B4D9A"/>
    <w:rsid w:val="005B5903"/>
    <w:rsid w:val="005B6FD2"/>
    <w:rsid w:val="005C49DD"/>
    <w:rsid w:val="005C64FF"/>
    <w:rsid w:val="005C7C89"/>
    <w:rsid w:val="005D2ED3"/>
    <w:rsid w:val="005D43A0"/>
    <w:rsid w:val="005E62CC"/>
    <w:rsid w:val="005F3497"/>
    <w:rsid w:val="005F5EE9"/>
    <w:rsid w:val="00601944"/>
    <w:rsid w:val="00603176"/>
    <w:rsid w:val="00604368"/>
    <w:rsid w:val="0060629A"/>
    <w:rsid w:val="006114E5"/>
    <w:rsid w:val="00611AD9"/>
    <w:rsid w:val="0061204E"/>
    <w:rsid w:val="006126C1"/>
    <w:rsid w:val="006158C8"/>
    <w:rsid w:val="00615D1E"/>
    <w:rsid w:val="00616F46"/>
    <w:rsid w:val="0061737C"/>
    <w:rsid w:val="0061763D"/>
    <w:rsid w:val="00617E9D"/>
    <w:rsid w:val="006211E9"/>
    <w:rsid w:val="006216FD"/>
    <w:rsid w:val="006219DF"/>
    <w:rsid w:val="00621CC7"/>
    <w:rsid w:val="00626C4F"/>
    <w:rsid w:val="00627A34"/>
    <w:rsid w:val="00634AAF"/>
    <w:rsid w:val="00641B17"/>
    <w:rsid w:val="006433F7"/>
    <w:rsid w:val="00643466"/>
    <w:rsid w:val="00644BE0"/>
    <w:rsid w:val="00645772"/>
    <w:rsid w:val="00645A99"/>
    <w:rsid w:val="00646824"/>
    <w:rsid w:val="00654C71"/>
    <w:rsid w:val="00657178"/>
    <w:rsid w:val="00660E5B"/>
    <w:rsid w:val="00662429"/>
    <w:rsid w:val="006627EB"/>
    <w:rsid w:val="00663085"/>
    <w:rsid w:val="00664173"/>
    <w:rsid w:val="00665B24"/>
    <w:rsid w:val="006714BE"/>
    <w:rsid w:val="00673CC3"/>
    <w:rsid w:val="006755D2"/>
    <w:rsid w:val="00681496"/>
    <w:rsid w:val="00681AB2"/>
    <w:rsid w:val="0068424A"/>
    <w:rsid w:val="00686691"/>
    <w:rsid w:val="00686CBA"/>
    <w:rsid w:val="006926EE"/>
    <w:rsid w:val="00693665"/>
    <w:rsid w:val="006940EE"/>
    <w:rsid w:val="006946A8"/>
    <w:rsid w:val="006956B3"/>
    <w:rsid w:val="00696DCD"/>
    <w:rsid w:val="006A0E9E"/>
    <w:rsid w:val="006A182A"/>
    <w:rsid w:val="006A5584"/>
    <w:rsid w:val="006B0579"/>
    <w:rsid w:val="006B4BBB"/>
    <w:rsid w:val="006C6CFC"/>
    <w:rsid w:val="006C7E28"/>
    <w:rsid w:val="006D18AC"/>
    <w:rsid w:val="006D2806"/>
    <w:rsid w:val="006D67CA"/>
    <w:rsid w:val="006D77F9"/>
    <w:rsid w:val="006D7C8F"/>
    <w:rsid w:val="006E11BA"/>
    <w:rsid w:val="006E1370"/>
    <w:rsid w:val="006E3E39"/>
    <w:rsid w:val="006E4923"/>
    <w:rsid w:val="006E6424"/>
    <w:rsid w:val="006E7693"/>
    <w:rsid w:val="006E7E1B"/>
    <w:rsid w:val="006F1CBB"/>
    <w:rsid w:val="006F2DDE"/>
    <w:rsid w:val="006F3A7C"/>
    <w:rsid w:val="006F62B7"/>
    <w:rsid w:val="007000FC"/>
    <w:rsid w:val="0070064A"/>
    <w:rsid w:val="00702738"/>
    <w:rsid w:val="00704B98"/>
    <w:rsid w:val="007055B1"/>
    <w:rsid w:val="007077FF"/>
    <w:rsid w:val="00712622"/>
    <w:rsid w:val="0071291E"/>
    <w:rsid w:val="007142E0"/>
    <w:rsid w:val="0071471A"/>
    <w:rsid w:val="0071696B"/>
    <w:rsid w:val="00716BD6"/>
    <w:rsid w:val="007174B0"/>
    <w:rsid w:val="00717787"/>
    <w:rsid w:val="0072006C"/>
    <w:rsid w:val="00723AAA"/>
    <w:rsid w:val="00724923"/>
    <w:rsid w:val="00725B48"/>
    <w:rsid w:val="00725B85"/>
    <w:rsid w:val="007273DB"/>
    <w:rsid w:val="0073118C"/>
    <w:rsid w:val="00733CE9"/>
    <w:rsid w:val="007357F7"/>
    <w:rsid w:val="007400CF"/>
    <w:rsid w:val="0074181D"/>
    <w:rsid w:val="00743220"/>
    <w:rsid w:val="0074333C"/>
    <w:rsid w:val="007471FA"/>
    <w:rsid w:val="00750394"/>
    <w:rsid w:val="00751547"/>
    <w:rsid w:val="00756962"/>
    <w:rsid w:val="007613AE"/>
    <w:rsid w:val="00762D7A"/>
    <w:rsid w:val="00764872"/>
    <w:rsid w:val="007665F8"/>
    <w:rsid w:val="007668D0"/>
    <w:rsid w:val="00766D98"/>
    <w:rsid w:val="00770A1F"/>
    <w:rsid w:val="00770F63"/>
    <w:rsid w:val="007710D3"/>
    <w:rsid w:val="0077267C"/>
    <w:rsid w:val="00775260"/>
    <w:rsid w:val="00777213"/>
    <w:rsid w:val="007774A8"/>
    <w:rsid w:val="0078168C"/>
    <w:rsid w:val="0078232D"/>
    <w:rsid w:val="00782853"/>
    <w:rsid w:val="0078715C"/>
    <w:rsid w:val="007906A1"/>
    <w:rsid w:val="007938AC"/>
    <w:rsid w:val="00793ED1"/>
    <w:rsid w:val="00797A1A"/>
    <w:rsid w:val="007A2556"/>
    <w:rsid w:val="007A392C"/>
    <w:rsid w:val="007B54C9"/>
    <w:rsid w:val="007B577C"/>
    <w:rsid w:val="007B671B"/>
    <w:rsid w:val="007C02DD"/>
    <w:rsid w:val="007C25A4"/>
    <w:rsid w:val="007C347E"/>
    <w:rsid w:val="007C56AD"/>
    <w:rsid w:val="007C57FD"/>
    <w:rsid w:val="007C586E"/>
    <w:rsid w:val="007C6955"/>
    <w:rsid w:val="007D3D40"/>
    <w:rsid w:val="007D588D"/>
    <w:rsid w:val="007D5AF8"/>
    <w:rsid w:val="007E0816"/>
    <w:rsid w:val="007E10E4"/>
    <w:rsid w:val="007E2023"/>
    <w:rsid w:val="007E24D7"/>
    <w:rsid w:val="007E28E3"/>
    <w:rsid w:val="007E612C"/>
    <w:rsid w:val="007F53A3"/>
    <w:rsid w:val="007F76AB"/>
    <w:rsid w:val="007F7C5D"/>
    <w:rsid w:val="00801CAF"/>
    <w:rsid w:val="008051D2"/>
    <w:rsid w:val="00806A71"/>
    <w:rsid w:val="00806A82"/>
    <w:rsid w:val="008076E2"/>
    <w:rsid w:val="00811108"/>
    <w:rsid w:val="008115C8"/>
    <w:rsid w:val="00812DAE"/>
    <w:rsid w:val="008154C3"/>
    <w:rsid w:val="00816F25"/>
    <w:rsid w:val="00823BA1"/>
    <w:rsid w:val="00825F48"/>
    <w:rsid w:val="00826886"/>
    <w:rsid w:val="00826FC2"/>
    <w:rsid w:val="008278B0"/>
    <w:rsid w:val="00832FD1"/>
    <w:rsid w:val="008365E2"/>
    <w:rsid w:val="00850BA4"/>
    <w:rsid w:val="0085499E"/>
    <w:rsid w:val="00854EED"/>
    <w:rsid w:val="00856CAE"/>
    <w:rsid w:val="008600DE"/>
    <w:rsid w:val="00862EB7"/>
    <w:rsid w:val="00864C1F"/>
    <w:rsid w:val="0086548D"/>
    <w:rsid w:val="0087010B"/>
    <w:rsid w:val="00870339"/>
    <w:rsid w:val="0087749D"/>
    <w:rsid w:val="00883997"/>
    <w:rsid w:val="00884693"/>
    <w:rsid w:val="00886405"/>
    <w:rsid w:val="00890EA3"/>
    <w:rsid w:val="00896777"/>
    <w:rsid w:val="008A55E4"/>
    <w:rsid w:val="008A7A3D"/>
    <w:rsid w:val="008B0838"/>
    <w:rsid w:val="008B2214"/>
    <w:rsid w:val="008B229A"/>
    <w:rsid w:val="008B2D14"/>
    <w:rsid w:val="008B31FF"/>
    <w:rsid w:val="008B3E55"/>
    <w:rsid w:val="008B457B"/>
    <w:rsid w:val="008B4598"/>
    <w:rsid w:val="008B7F53"/>
    <w:rsid w:val="008C2CB9"/>
    <w:rsid w:val="008C5514"/>
    <w:rsid w:val="008C7BF0"/>
    <w:rsid w:val="008D2AC3"/>
    <w:rsid w:val="008D307F"/>
    <w:rsid w:val="008D4A43"/>
    <w:rsid w:val="008D4DCB"/>
    <w:rsid w:val="008D7825"/>
    <w:rsid w:val="008E243E"/>
    <w:rsid w:val="008E4ADE"/>
    <w:rsid w:val="008E51FE"/>
    <w:rsid w:val="008E563F"/>
    <w:rsid w:val="008E75E8"/>
    <w:rsid w:val="008F22BE"/>
    <w:rsid w:val="008F2CBB"/>
    <w:rsid w:val="008F4361"/>
    <w:rsid w:val="008F6AFD"/>
    <w:rsid w:val="00900413"/>
    <w:rsid w:val="00903C01"/>
    <w:rsid w:val="009107CA"/>
    <w:rsid w:val="00910F7D"/>
    <w:rsid w:val="0091176E"/>
    <w:rsid w:val="00911B9B"/>
    <w:rsid w:val="00912C23"/>
    <w:rsid w:val="0091467F"/>
    <w:rsid w:val="009153CE"/>
    <w:rsid w:val="00916295"/>
    <w:rsid w:val="009168AA"/>
    <w:rsid w:val="009210A5"/>
    <w:rsid w:val="0093051B"/>
    <w:rsid w:val="00930529"/>
    <w:rsid w:val="009368A3"/>
    <w:rsid w:val="009400CD"/>
    <w:rsid w:val="0094265A"/>
    <w:rsid w:val="00943812"/>
    <w:rsid w:val="00943DE6"/>
    <w:rsid w:val="009479A1"/>
    <w:rsid w:val="00951B7E"/>
    <w:rsid w:val="00951D58"/>
    <w:rsid w:val="009528B4"/>
    <w:rsid w:val="009547D8"/>
    <w:rsid w:val="00955D11"/>
    <w:rsid w:val="00955FE6"/>
    <w:rsid w:val="00960A83"/>
    <w:rsid w:val="00961262"/>
    <w:rsid w:val="00963BB1"/>
    <w:rsid w:val="00965CBB"/>
    <w:rsid w:val="00965D27"/>
    <w:rsid w:val="0096707F"/>
    <w:rsid w:val="00967107"/>
    <w:rsid w:val="0096778B"/>
    <w:rsid w:val="00971650"/>
    <w:rsid w:val="009733C8"/>
    <w:rsid w:val="009744FF"/>
    <w:rsid w:val="00974798"/>
    <w:rsid w:val="00974B5A"/>
    <w:rsid w:val="00975183"/>
    <w:rsid w:val="00977123"/>
    <w:rsid w:val="009800BE"/>
    <w:rsid w:val="009828AE"/>
    <w:rsid w:val="00983CD4"/>
    <w:rsid w:val="00985CAF"/>
    <w:rsid w:val="0098605C"/>
    <w:rsid w:val="00986A2B"/>
    <w:rsid w:val="0098741C"/>
    <w:rsid w:val="00992144"/>
    <w:rsid w:val="00994C21"/>
    <w:rsid w:val="009958BE"/>
    <w:rsid w:val="009A23E7"/>
    <w:rsid w:val="009A695D"/>
    <w:rsid w:val="009B2E38"/>
    <w:rsid w:val="009B30A0"/>
    <w:rsid w:val="009B4B7C"/>
    <w:rsid w:val="009B5B5F"/>
    <w:rsid w:val="009B6275"/>
    <w:rsid w:val="009B67C8"/>
    <w:rsid w:val="009B7EEF"/>
    <w:rsid w:val="009C1837"/>
    <w:rsid w:val="009C2A01"/>
    <w:rsid w:val="009C4192"/>
    <w:rsid w:val="009C4333"/>
    <w:rsid w:val="009C7A7B"/>
    <w:rsid w:val="009D0CA1"/>
    <w:rsid w:val="009D1BF7"/>
    <w:rsid w:val="009D35F2"/>
    <w:rsid w:val="009D3994"/>
    <w:rsid w:val="009D6F67"/>
    <w:rsid w:val="009E0FA4"/>
    <w:rsid w:val="009E1292"/>
    <w:rsid w:val="009E3A98"/>
    <w:rsid w:val="009E46E6"/>
    <w:rsid w:val="009E59DE"/>
    <w:rsid w:val="009E5DB4"/>
    <w:rsid w:val="009F04E0"/>
    <w:rsid w:val="009F2957"/>
    <w:rsid w:val="009F333A"/>
    <w:rsid w:val="009F3DF5"/>
    <w:rsid w:val="009F4A9B"/>
    <w:rsid w:val="009F6950"/>
    <w:rsid w:val="00A0006B"/>
    <w:rsid w:val="00A02373"/>
    <w:rsid w:val="00A05CC8"/>
    <w:rsid w:val="00A07D18"/>
    <w:rsid w:val="00A10260"/>
    <w:rsid w:val="00A11AA3"/>
    <w:rsid w:val="00A14545"/>
    <w:rsid w:val="00A1475C"/>
    <w:rsid w:val="00A17123"/>
    <w:rsid w:val="00A20729"/>
    <w:rsid w:val="00A20C10"/>
    <w:rsid w:val="00A33588"/>
    <w:rsid w:val="00A4483C"/>
    <w:rsid w:val="00A45B15"/>
    <w:rsid w:val="00A50925"/>
    <w:rsid w:val="00A53BE6"/>
    <w:rsid w:val="00A5694A"/>
    <w:rsid w:val="00A5735B"/>
    <w:rsid w:val="00A62ABC"/>
    <w:rsid w:val="00A655DA"/>
    <w:rsid w:val="00A66542"/>
    <w:rsid w:val="00A67D23"/>
    <w:rsid w:val="00A7188E"/>
    <w:rsid w:val="00A75E0B"/>
    <w:rsid w:val="00A801F9"/>
    <w:rsid w:val="00A853AD"/>
    <w:rsid w:val="00A85A8A"/>
    <w:rsid w:val="00A85CB9"/>
    <w:rsid w:val="00A91992"/>
    <w:rsid w:val="00A91AA0"/>
    <w:rsid w:val="00A9246A"/>
    <w:rsid w:val="00A936A1"/>
    <w:rsid w:val="00A93ACB"/>
    <w:rsid w:val="00A952E0"/>
    <w:rsid w:val="00A96C16"/>
    <w:rsid w:val="00AA067D"/>
    <w:rsid w:val="00AA2AC6"/>
    <w:rsid w:val="00AA37B9"/>
    <w:rsid w:val="00AA419A"/>
    <w:rsid w:val="00AA47DF"/>
    <w:rsid w:val="00AA695D"/>
    <w:rsid w:val="00AB2B8B"/>
    <w:rsid w:val="00AB6B26"/>
    <w:rsid w:val="00AC0833"/>
    <w:rsid w:val="00AC52E9"/>
    <w:rsid w:val="00AC6462"/>
    <w:rsid w:val="00AC6696"/>
    <w:rsid w:val="00AC7EBD"/>
    <w:rsid w:val="00AD0025"/>
    <w:rsid w:val="00AD0895"/>
    <w:rsid w:val="00AD45FD"/>
    <w:rsid w:val="00AD5326"/>
    <w:rsid w:val="00AD65CE"/>
    <w:rsid w:val="00AE1CBD"/>
    <w:rsid w:val="00AE21AD"/>
    <w:rsid w:val="00AE42A3"/>
    <w:rsid w:val="00AE7C3A"/>
    <w:rsid w:val="00AF0424"/>
    <w:rsid w:val="00AF7FF1"/>
    <w:rsid w:val="00B01032"/>
    <w:rsid w:val="00B010F2"/>
    <w:rsid w:val="00B03D85"/>
    <w:rsid w:val="00B05851"/>
    <w:rsid w:val="00B06558"/>
    <w:rsid w:val="00B07B03"/>
    <w:rsid w:val="00B105EA"/>
    <w:rsid w:val="00B11346"/>
    <w:rsid w:val="00B20AF0"/>
    <w:rsid w:val="00B212BA"/>
    <w:rsid w:val="00B26362"/>
    <w:rsid w:val="00B27CD9"/>
    <w:rsid w:val="00B30122"/>
    <w:rsid w:val="00B30C50"/>
    <w:rsid w:val="00B32DBA"/>
    <w:rsid w:val="00B33AC6"/>
    <w:rsid w:val="00B34FB0"/>
    <w:rsid w:val="00B363DB"/>
    <w:rsid w:val="00B400F7"/>
    <w:rsid w:val="00B40480"/>
    <w:rsid w:val="00B4171B"/>
    <w:rsid w:val="00B423F0"/>
    <w:rsid w:val="00B43291"/>
    <w:rsid w:val="00B44C79"/>
    <w:rsid w:val="00B450D5"/>
    <w:rsid w:val="00B509AA"/>
    <w:rsid w:val="00B56700"/>
    <w:rsid w:val="00B574BD"/>
    <w:rsid w:val="00B60A30"/>
    <w:rsid w:val="00B62DCB"/>
    <w:rsid w:val="00B63F0F"/>
    <w:rsid w:val="00B6668D"/>
    <w:rsid w:val="00B66937"/>
    <w:rsid w:val="00B66ABD"/>
    <w:rsid w:val="00B67DE7"/>
    <w:rsid w:val="00B714ED"/>
    <w:rsid w:val="00B726FC"/>
    <w:rsid w:val="00B771A9"/>
    <w:rsid w:val="00B85579"/>
    <w:rsid w:val="00B85934"/>
    <w:rsid w:val="00B878E3"/>
    <w:rsid w:val="00B908D7"/>
    <w:rsid w:val="00B91226"/>
    <w:rsid w:val="00B91BB9"/>
    <w:rsid w:val="00B94A02"/>
    <w:rsid w:val="00B96371"/>
    <w:rsid w:val="00B97092"/>
    <w:rsid w:val="00B97294"/>
    <w:rsid w:val="00BA2A6D"/>
    <w:rsid w:val="00BA30B4"/>
    <w:rsid w:val="00BA4689"/>
    <w:rsid w:val="00BA5F87"/>
    <w:rsid w:val="00BA6F73"/>
    <w:rsid w:val="00BA78D3"/>
    <w:rsid w:val="00BB1329"/>
    <w:rsid w:val="00BB1CF9"/>
    <w:rsid w:val="00BB1E99"/>
    <w:rsid w:val="00BC1737"/>
    <w:rsid w:val="00BC1EC6"/>
    <w:rsid w:val="00BC59BD"/>
    <w:rsid w:val="00BC5D5E"/>
    <w:rsid w:val="00BC7578"/>
    <w:rsid w:val="00BD08F2"/>
    <w:rsid w:val="00BD0D15"/>
    <w:rsid w:val="00BD0F0C"/>
    <w:rsid w:val="00BD1181"/>
    <w:rsid w:val="00BD3556"/>
    <w:rsid w:val="00BD44B0"/>
    <w:rsid w:val="00BD7B89"/>
    <w:rsid w:val="00BE0BD3"/>
    <w:rsid w:val="00BE37C0"/>
    <w:rsid w:val="00BE3D5A"/>
    <w:rsid w:val="00BE5D3B"/>
    <w:rsid w:val="00BE5FB3"/>
    <w:rsid w:val="00BE61C2"/>
    <w:rsid w:val="00BE73E0"/>
    <w:rsid w:val="00BE7A45"/>
    <w:rsid w:val="00BF132A"/>
    <w:rsid w:val="00BF38BA"/>
    <w:rsid w:val="00BF53A7"/>
    <w:rsid w:val="00C00A28"/>
    <w:rsid w:val="00C01B8E"/>
    <w:rsid w:val="00C02120"/>
    <w:rsid w:val="00C06657"/>
    <w:rsid w:val="00C067AC"/>
    <w:rsid w:val="00C123BB"/>
    <w:rsid w:val="00C1399A"/>
    <w:rsid w:val="00C13D38"/>
    <w:rsid w:val="00C15855"/>
    <w:rsid w:val="00C15F76"/>
    <w:rsid w:val="00C165E1"/>
    <w:rsid w:val="00C167FC"/>
    <w:rsid w:val="00C2281A"/>
    <w:rsid w:val="00C23536"/>
    <w:rsid w:val="00C23587"/>
    <w:rsid w:val="00C27CD1"/>
    <w:rsid w:val="00C30291"/>
    <w:rsid w:val="00C3386A"/>
    <w:rsid w:val="00C34F3D"/>
    <w:rsid w:val="00C37423"/>
    <w:rsid w:val="00C44D5F"/>
    <w:rsid w:val="00C46B0D"/>
    <w:rsid w:val="00C476A3"/>
    <w:rsid w:val="00C51793"/>
    <w:rsid w:val="00C56357"/>
    <w:rsid w:val="00C56BDE"/>
    <w:rsid w:val="00C57AE8"/>
    <w:rsid w:val="00C57C26"/>
    <w:rsid w:val="00C602AF"/>
    <w:rsid w:val="00C63F65"/>
    <w:rsid w:val="00C64A67"/>
    <w:rsid w:val="00C67132"/>
    <w:rsid w:val="00C727BA"/>
    <w:rsid w:val="00C777F2"/>
    <w:rsid w:val="00C8108C"/>
    <w:rsid w:val="00C8429D"/>
    <w:rsid w:val="00C86B1B"/>
    <w:rsid w:val="00C9150F"/>
    <w:rsid w:val="00C927EB"/>
    <w:rsid w:val="00CA36DC"/>
    <w:rsid w:val="00CA38DA"/>
    <w:rsid w:val="00CA3D65"/>
    <w:rsid w:val="00CA4999"/>
    <w:rsid w:val="00CA7A91"/>
    <w:rsid w:val="00CB0D78"/>
    <w:rsid w:val="00CB297E"/>
    <w:rsid w:val="00CB7A78"/>
    <w:rsid w:val="00CC0726"/>
    <w:rsid w:val="00CC0749"/>
    <w:rsid w:val="00CC1F07"/>
    <w:rsid w:val="00CC47BC"/>
    <w:rsid w:val="00CC6097"/>
    <w:rsid w:val="00CC758A"/>
    <w:rsid w:val="00CC79B0"/>
    <w:rsid w:val="00CD702E"/>
    <w:rsid w:val="00CD7365"/>
    <w:rsid w:val="00CE3012"/>
    <w:rsid w:val="00CE3ACB"/>
    <w:rsid w:val="00CE46DC"/>
    <w:rsid w:val="00CF0FD2"/>
    <w:rsid w:val="00CF2703"/>
    <w:rsid w:val="00CF68FD"/>
    <w:rsid w:val="00CF6ED5"/>
    <w:rsid w:val="00D12788"/>
    <w:rsid w:val="00D12A51"/>
    <w:rsid w:val="00D15A8A"/>
    <w:rsid w:val="00D22CED"/>
    <w:rsid w:val="00D22E3C"/>
    <w:rsid w:val="00D27BD2"/>
    <w:rsid w:val="00D27E7B"/>
    <w:rsid w:val="00D31A68"/>
    <w:rsid w:val="00D35993"/>
    <w:rsid w:val="00D44043"/>
    <w:rsid w:val="00D478CB"/>
    <w:rsid w:val="00D47CA0"/>
    <w:rsid w:val="00D52FB4"/>
    <w:rsid w:val="00D554BF"/>
    <w:rsid w:val="00D57623"/>
    <w:rsid w:val="00D61E73"/>
    <w:rsid w:val="00D70BC6"/>
    <w:rsid w:val="00D73F00"/>
    <w:rsid w:val="00D756DA"/>
    <w:rsid w:val="00D757E0"/>
    <w:rsid w:val="00D766BF"/>
    <w:rsid w:val="00D81A8D"/>
    <w:rsid w:val="00D82F7B"/>
    <w:rsid w:val="00D84C9A"/>
    <w:rsid w:val="00D85CC3"/>
    <w:rsid w:val="00D85D84"/>
    <w:rsid w:val="00D86401"/>
    <w:rsid w:val="00D873A0"/>
    <w:rsid w:val="00D876FB"/>
    <w:rsid w:val="00D9185E"/>
    <w:rsid w:val="00D9373F"/>
    <w:rsid w:val="00D95864"/>
    <w:rsid w:val="00DA1AA5"/>
    <w:rsid w:val="00DA6B73"/>
    <w:rsid w:val="00DB12E3"/>
    <w:rsid w:val="00DB22D3"/>
    <w:rsid w:val="00DB26DD"/>
    <w:rsid w:val="00DB2CC3"/>
    <w:rsid w:val="00DB60DD"/>
    <w:rsid w:val="00DB7F17"/>
    <w:rsid w:val="00DB7F3C"/>
    <w:rsid w:val="00DC2C12"/>
    <w:rsid w:val="00DC70C1"/>
    <w:rsid w:val="00DC7EA6"/>
    <w:rsid w:val="00DD02C3"/>
    <w:rsid w:val="00DD05D5"/>
    <w:rsid w:val="00DD4B4F"/>
    <w:rsid w:val="00DD7304"/>
    <w:rsid w:val="00DE4086"/>
    <w:rsid w:val="00DE6436"/>
    <w:rsid w:val="00DE6A91"/>
    <w:rsid w:val="00DE791D"/>
    <w:rsid w:val="00DF225A"/>
    <w:rsid w:val="00DF2648"/>
    <w:rsid w:val="00DF4428"/>
    <w:rsid w:val="00E006B6"/>
    <w:rsid w:val="00E052FB"/>
    <w:rsid w:val="00E0585B"/>
    <w:rsid w:val="00E05ACF"/>
    <w:rsid w:val="00E06AFA"/>
    <w:rsid w:val="00E06DC3"/>
    <w:rsid w:val="00E13C62"/>
    <w:rsid w:val="00E212D3"/>
    <w:rsid w:val="00E218C2"/>
    <w:rsid w:val="00E21B3E"/>
    <w:rsid w:val="00E267BC"/>
    <w:rsid w:val="00E27567"/>
    <w:rsid w:val="00E32544"/>
    <w:rsid w:val="00E32ACF"/>
    <w:rsid w:val="00E33F9D"/>
    <w:rsid w:val="00E34EA1"/>
    <w:rsid w:val="00E35153"/>
    <w:rsid w:val="00E4120A"/>
    <w:rsid w:val="00E4151E"/>
    <w:rsid w:val="00E4156A"/>
    <w:rsid w:val="00E500E4"/>
    <w:rsid w:val="00E531E2"/>
    <w:rsid w:val="00E555CF"/>
    <w:rsid w:val="00E5755E"/>
    <w:rsid w:val="00E57F07"/>
    <w:rsid w:val="00E60DDB"/>
    <w:rsid w:val="00E621A2"/>
    <w:rsid w:val="00E62E41"/>
    <w:rsid w:val="00E654C6"/>
    <w:rsid w:val="00E6723E"/>
    <w:rsid w:val="00E70831"/>
    <w:rsid w:val="00E70C6E"/>
    <w:rsid w:val="00E744B5"/>
    <w:rsid w:val="00E75978"/>
    <w:rsid w:val="00E779E6"/>
    <w:rsid w:val="00E8089D"/>
    <w:rsid w:val="00E81E56"/>
    <w:rsid w:val="00E83E74"/>
    <w:rsid w:val="00E86997"/>
    <w:rsid w:val="00E87697"/>
    <w:rsid w:val="00E87B3C"/>
    <w:rsid w:val="00E968E6"/>
    <w:rsid w:val="00E97F90"/>
    <w:rsid w:val="00EA186E"/>
    <w:rsid w:val="00EA34BA"/>
    <w:rsid w:val="00EA3C74"/>
    <w:rsid w:val="00EB166E"/>
    <w:rsid w:val="00EB323A"/>
    <w:rsid w:val="00EB41C5"/>
    <w:rsid w:val="00EB59CB"/>
    <w:rsid w:val="00EB5D12"/>
    <w:rsid w:val="00EC0306"/>
    <w:rsid w:val="00EC33EF"/>
    <w:rsid w:val="00EC518A"/>
    <w:rsid w:val="00EC59CC"/>
    <w:rsid w:val="00EC5D5D"/>
    <w:rsid w:val="00ED20BE"/>
    <w:rsid w:val="00ED3075"/>
    <w:rsid w:val="00ED7CC8"/>
    <w:rsid w:val="00EF0047"/>
    <w:rsid w:val="00EF03CF"/>
    <w:rsid w:val="00EF08D8"/>
    <w:rsid w:val="00EF13B0"/>
    <w:rsid w:val="00EF6732"/>
    <w:rsid w:val="00F00A8C"/>
    <w:rsid w:val="00F0120B"/>
    <w:rsid w:val="00F016A0"/>
    <w:rsid w:val="00F01EE4"/>
    <w:rsid w:val="00F01F6B"/>
    <w:rsid w:val="00F026CF"/>
    <w:rsid w:val="00F049DD"/>
    <w:rsid w:val="00F059A9"/>
    <w:rsid w:val="00F06C74"/>
    <w:rsid w:val="00F10E19"/>
    <w:rsid w:val="00F1116E"/>
    <w:rsid w:val="00F126B0"/>
    <w:rsid w:val="00F13302"/>
    <w:rsid w:val="00F15443"/>
    <w:rsid w:val="00F20F5E"/>
    <w:rsid w:val="00F22BBE"/>
    <w:rsid w:val="00F2687D"/>
    <w:rsid w:val="00F26D18"/>
    <w:rsid w:val="00F2785A"/>
    <w:rsid w:val="00F27F36"/>
    <w:rsid w:val="00F33EBB"/>
    <w:rsid w:val="00F34E45"/>
    <w:rsid w:val="00F358F2"/>
    <w:rsid w:val="00F369FA"/>
    <w:rsid w:val="00F4026D"/>
    <w:rsid w:val="00F40E49"/>
    <w:rsid w:val="00F4361B"/>
    <w:rsid w:val="00F44D7B"/>
    <w:rsid w:val="00F531C3"/>
    <w:rsid w:val="00F55C97"/>
    <w:rsid w:val="00F62E7A"/>
    <w:rsid w:val="00F6457B"/>
    <w:rsid w:val="00F65056"/>
    <w:rsid w:val="00F6700A"/>
    <w:rsid w:val="00F74E09"/>
    <w:rsid w:val="00F76416"/>
    <w:rsid w:val="00F76444"/>
    <w:rsid w:val="00F81B82"/>
    <w:rsid w:val="00F848E9"/>
    <w:rsid w:val="00F86E0D"/>
    <w:rsid w:val="00F90C34"/>
    <w:rsid w:val="00F91E4D"/>
    <w:rsid w:val="00FA070F"/>
    <w:rsid w:val="00FA0C12"/>
    <w:rsid w:val="00FA34B3"/>
    <w:rsid w:val="00FA379B"/>
    <w:rsid w:val="00FA5E2B"/>
    <w:rsid w:val="00FA6C18"/>
    <w:rsid w:val="00FA7F9D"/>
    <w:rsid w:val="00FB2062"/>
    <w:rsid w:val="00FB30B7"/>
    <w:rsid w:val="00FB48A7"/>
    <w:rsid w:val="00FC4741"/>
    <w:rsid w:val="00FC523A"/>
    <w:rsid w:val="00FD26DE"/>
    <w:rsid w:val="00FD7840"/>
    <w:rsid w:val="00FE05C5"/>
    <w:rsid w:val="00FE2349"/>
    <w:rsid w:val="00FE2EB7"/>
    <w:rsid w:val="00FE6F46"/>
    <w:rsid w:val="00FE70DC"/>
    <w:rsid w:val="00FF2AA4"/>
    <w:rsid w:val="00FF33A0"/>
    <w:rsid w:val="00FF4F1E"/>
    <w:rsid w:val="00FF5151"/>
    <w:rsid w:val="00FF75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22C800A"/>
  <w15:chartTrackingRefBased/>
  <w15:docId w15:val="{ECEE2176-ADB4-467A-A8F0-42E6002319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aliases w:val="Běžný odstavec"/>
    <w:qFormat/>
    <w:rsid w:val="00FF2AA4"/>
    <w:pPr>
      <w:spacing w:after="220" w:line="288" w:lineRule="auto"/>
      <w:jc w:val="both"/>
    </w:pPr>
    <w:rPr>
      <w14:numForm w14:val="lining"/>
    </w:rPr>
  </w:style>
  <w:style w:type="paragraph" w:styleId="Nadpis1">
    <w:name w:val="heading 1"/>
    <w:aliases w:val="Nadpis 1 číslovaný"/>
    <w:basedOn w:val="Normln"/>
    <w:next w:val="Normln"/>
    <w:link w:val="Nadpis1Char"/>
    <w:uiPriority w:val="3"/>
    <w:qFormat/>
    <w:rsid w:val="00FB48A7"/>
    <w:pPr>
      <w:keepNext/>
      <w:keepLines/>
      <w:pageBreakBefore/>
      <w:numPr>
        <w:numId w:val="1"/>
      </w:numPr>
      <w:spacing w:after="800"/>
      <w:ind w:left="0" w:firstLine="0"/>
      <w:outlineLvl w:val="0"/>
    </w:pPr>
    <w:rPr>
      <w:rFonts w:asciiTheme="majorHAnsi" w:eastAsiaTheme="majorEastAsia" w:hAnsiTheme="majorHAnsi" w:cstheme="majorBidi"/>
      <w:b/>
      <w:sz w:val="40"/>
      <w:szCs w:val="40"/>
    </w:rPr>
  </w:style>
  <w:style w:type="paragraph" w:styleId="Nadpis2">
    <w:name w:val="heading 2"/>
    <w:aliases w:val="Nadpis 2 číslovaný"/>
    <w:basedOn w:val="Nadpis1"/>
    <w:next w:val="Normln"/>
    <w:link w:val="Nadpis2Char"/>
    <w:uiPriority w:val="3"/>
    <w:qFormat/>
    <w:rsid w:val="00FB48A7"/>
    <w:pPr>
      <w:pageBreakBefore w:val="0"/>
      <w:numPr>
        <w:ilvl w:val="1"/>
      </w:numPr>
      <w:spacing w:before="490" w:after="322"/>
      <w:ind w:left="0" w:firstLine="0"/>
      <w:outlineLvl w:val="1"/>
    </w:pPr>
    <w:rPr>
      <w:sz w:val="28"/>
      <w:szCs w:val="28"/>
    </w:rPr>
  </w:style>
  <w:style w:type="paragraph" w:styleId="Nadpis3">
    <w:name w:val="heading 3"/>
    <w:aliases w:val="Nadpis 3 číslovaný"/>
    <w:basedOn w:val="Nadpis2"/>
    <w:next w:val="Normln"/>
    <w:link w:val="Nadpis3Char"/>
    <w:uiPriority w:val="3"/>
    <w:qFormat/>
    <w:rsid w:val="00FB48A7"/>
    <w:pPr>
      <w:numPr>
        <w:ilvl w:val="2"/>
      </w:numPr>
      <w:spacing w:before="390" w:after="180"/>
      <w:ind w:left="0" w:firstLine="0"/>
      <w:outlineLvl w:val="2"/>
    </w:pPr>
    <w:rPr>
      <w:sz w:val="24"/>
    </w:rPr>
  </w:style>
  <w:style w:type="paragraph" w:styleId="Nadpis4">
    <w:name w:val="heading 4"/>
    <w:basedOn w:val="Nadpis3"/>
    <w:next w:val="Normln"/>
    <w:link w:val="Nadpis4Char"/>
    <w:uiPriority w:val="3"/>
    <w:qFormat/>
    <w:rsid w:val="00E6723E"/>
    <w:pPr>
      <w:numPr>
        <w:ilvl w:val="0"/>
        <w:numId w:val="0"/>
      </w:numPr>
      <w:spacing w:before="358" w:after="166"/>
      <w:outlineLvl w:val="3"/>
    </w:pPr>
    <w:rPr>
      <w:sz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aliases w:val="Nadpis 1 číslovaný Char"/>
    <w:basedOn w:val="Standardnpsmoodstavce"/>
    <w:link w:val="Nadpis1"/>
    <w:uiPriority w:val="3"/>
    <w:rsid w:val="00FF33A0"/>
    <w:rPr>
      <w:rFonts w:asciiTheme="majorHAnsi" w:eastAsiaTheme="majorEastAsia" w:hAnsiTheme="majorHAnsi" w:cstheme="majorBidi"/>
      <w:b/>
      <w:sz w:val="40"/>
      <w:szCs w:val="40"/>
    </w:rPr>
  </w:style>
  <w:style w:type="paragraph" w:styleId="Odstavecseseznamem">
    <w:name w:val="List Paragraph"/>
    <w:basedOn w:val="Normln"/>
    <w:uiPriority w:val="34"/>
    <w:qFormat/>
    <w:rsid w:val="00EF03CF"/>
    <w:pPr>
      <w:ind w:left="720"/>
      <w:contextualSpacing/>
    </w:pPr>
  </w:style>
  <w:style w:type="character" w:customStyle="1" w:styleId="Nadpis2Char">
    <w:name w:val="Nadpis 2 Char"/>
    <w:aliases w:val="Nadpis 2 číslovaný Char"/>
    <w:basedOn w:val="Standardnpsmoodstavce"/>
    <w:link w:val="Nadpis2"/>
    <w:uiPriority w:val="3"/>
    <w:rsid w:val="00FF33A0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Nadpis3Char">
    <w:name w:val="Nadpis 3 Char"/>
    <w:aliases w:val="Nadpis 3 číslovaný Char"/>
    <w:basedOn w:val="Standardnpsmoodstavce"/>
    <w:link w:val="Nadpis3"/>
    <w:uiPriority w:val="3"/>
    <w:rsid w:val="00FF33A0"/>
    <w:rPr>
      <w:rFonts w:asciiTheme="majorHAnsi" w:eastAsiaTheme="majorEastAsia" w:hAnsiTheme="majorHAnsi" w:cstheme="majorBidi"/>
      <w:b/>
      <w:sz w:val="24"/>
      <w:szCs w:val="28"/>
    </w:rPr>
  </w:style>
  <w:style w:type="character" w:customStyle="1" w:styleId="Nadpis4Char">
    <w:name w:val="Nadpis 4 Char"/>
    <w:basedOn w:val="Standardnpsmoodstavce"/>
    <w:link w:val="Nadpis4"/>
    <w:uiPriority w:val="3"/>
    <w:rsid w:val="00FF33A0"/>
    <w:rPr>
      <w:rFonts w:asciiTheme="majorHAnsi" w:eastAsiaTheme="majorEastAsia" w:hAnsiTheme="majorHAnsi" w:cstheme="majorBidi"/>
      <w:b/>
      <w:szCs w:val="28"/>
    </w:rPr>
  </w:style>
  <w:style w:type="paragraph" w:customStyle="1" w:styleId="Nadpis1neslovan">
    <w:name w:val="Nadpis 1 nečíslovaný"/>
    <w:basedOn w:val="Nadpis1"/>
    <w:next w:val="Normln"/>
    <w:link w:val="Nadpis1neslovanChar"/>
    <w:uiPriority w:val="4"/>
    <w:qFormat/>
    <w:rsid w:val="00FB48A7"/>
    <w:pPr>
      <w:numPr>
        <w:numId w:val="0"/>
      </w:numPr>
    </w:pPr>
  </w:style>
  <w:style w:type="paragraph" w:customStyle="1" w:styleId="Nadpis2neslovan">
    <w:name w:val="Nadpis 2 nečíslovaný"/>
    <w:basedOn w:val="Nadpis2"/>
    <w:next w:val="Normln"/>
    <w:link w:val="Nadpis2neslovanChar"/>
    <w:uiPriority w:val="4"/>
    <w:unhideWhenUsed/>
    <w:rsid w:val="00FB48A7"/>
    <w:pPr>
      <w:numPr>
        <w:ilvl w:val="0"/>
        <w:numId w:val="0"/>
      </w:numPr>
    </w:pPr>
  </w:style>
  <w:style w:type="character" w:customStyle="1" w:styleId="Nadpis1neslovanChar">
    <w:name w:val="Nadpis 1 nečíslovaný Char"/>
    <w:basedOn w:val="Nadpis1Char"/>
    <w:link w:val="Nadpis1neslovan"/>
    <w:uiPriority w:val="4"/>
    <w:rsid w:val="003C7DB4"/>
    <w:rPr>
      <w:rFonts w:asciiTheme="majorHAnsi" w:eastAsiaTheme="majorEastAsia" w:hAnsiTheme="majorHAnsi" w:cstheme="majorBidi"/>
      <w:b/>
      <w:sz w:val="40"/>
      <w:szCs w:val="40"/>
      <w14:numForm w14:val="lining"/>
    </w:rPr>
  </w:style>
  <w:style w:type="character" w:customStyle="1" w:styleId="Nadpis2neslovanChar">
    <w:name w:val="Nadpis 2 nečíslovaný Char"/>
    <w:basedOn w:val="Nadpis2Char"/>
    <w:link w:val="Nadpis2neslovan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styleId="Nadpisobsahu">
    <w:name w:val="TOC Heading"/>
    <w:basedOn w:val="Nadpis2neslovan"/>
    <w:next w:val="Normln"/>
    <w:link w:val="NadpisobsahuChar"/>
    <w:uiPriority w:val="39"/>
    <w:unhideWhenUsed/>
    <w:qFormat/>
    <w:rsid w:val="00D12A51"/>
    <w:pPr>
      <w:pageBreakBefore/>
      <w:jc w:val="left"/>
      <w:outlineLvl w:val="9"/>
    </w:pPr>
    <w:rPr>
      <w:szCs w:val="32"/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D9373F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D9373F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D9373F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D9373F"/>
    <w:rPr>
      <w:color w:val="0563C1" w:themeColor="hyperlink"/>
      <w:u w:val="single"/>
    </w:rPr>
  </w:style>
  <w:style w:type="paragraph" w:customStyle="1" w:styleId="Nadpis2plohy">
    <w:name w:val="Nadpis 2 přílohy"/>
    <w:basedOn w:val="Nadpis2neslovan"/>
    <w:next w:val="Normln"/>
    <w:link w:val="Nadpis2plohyChar"/>
    <w:uiPriority w:val="4"/>
    <w:qFormat/>
    <w:rsid w:val="00FB48A7"/>
    <w:pPr>
      <w:numPr>
        <w:numId w:val="3"/>
      </w:numPr>
      <w:ind w:left="1588" w:hanging="1588"/>
    </w:pPr>
  </w:style>
  <w:style w:type="paragraph" w:customStyle="1" w:styleId="Nadpisnzvyjin">
    <w:name w:val="Nadpis &quot;názvy jiné&quot;"/>
    <w:basedOn w:val="Normln"/>
    <w:next w:val="Normln"/>
    <w:link w:val="NadpisnzvyjinChar"/>
    <w:uiPriority w:val="5"/>
    <w:qFormat/>
    <w:rsid w:val="00FB48A7"/>
    <w:pPr>
      <w:pageBreakBefore/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2plohyChar">
    <w:name w:val="Nadpis 2 přílohy Char"/>
    <w:basedOn w:val="Nadpis2neslovanChar"/>
    <w:link w:val="Nadpis2plohy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customStyle="1" w:styleId="Klovslova">
    <w:name w:val="Klíčová slova"/>
    <w:basedOn w:val="Normln"/>
    <w:next w:val="Normln"/>
    <w:link w:val="KlovslovaChar"/>
    <w:uiPriority w:val="6"/>
    <w:qFormat/>
    <w:rsid w:val="002823F2"/>
    <w:pPr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obsahuChar">
    <w:name w:val="Nadpis obsahu Char"/>
    <w:basedOn w:val="Nadpis1neslovanChar"/>
    <w:link w:val="Nadpisobsahu"/>
    <w:uiPriority w:val="39"/>
    <w:rsid w:val="00D12A51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character" w:customStyle="1" w:styleId="NadpisnzvyjinChar">
    <w:name w:val="Nadpis &quot;názvy jiné&quot; Char"/>
    <w:basedOn w:val="NadpisobsahuChar"/>
    <w:link w:val="Nadpisnzvyjin"/>
    <w:uiPriority w:val="5"/>
    <w:rsid w:val="00FF33A0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Vysokkola">
    <w:name w:val="Vysoká škola"/>
    <w:basedOn w:val="Normln"/>
    <w:next w:val="Normln"/>
    <w:link w:val="VysokkolaChar"/>
    <w:uiPriority w:val="6"/>
    <w:semiHidden/>
    <w:qFormat/>
    <w:rsid w:val="004329C6"/>
    <w:pPr>
      <w:spacing w:after="400"/>
      <w:jc w:val="center"/>
    </w:pPr>
    <w:rPr>
      <w:rFonts w:asciiTheme="majorHAnsi" w:hAnsiTheme="majorHAnsi"/>
      <w:sz w:val="40"/>
      <w:szCs w:val="40"/>
    </w:rPr>
  </w:style>
  <w:style w:type="character" w:customStyle="1" w:styleId="KlovslovaChar">
    <w:name w:val="Klíčová slova Char"/>
    <w:basedOn w:val="NadpisnzvyjinChar"/>
    <w:link w:val="Klovslova"/>
    <w:uiPriority w:val="6"/>
    <w:rsid w:val="003C7DB4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Fakulta">
    <w:name w:val="Fakulta"/>
    <w:basedOn w:val="Normln"/>
    <w:next w:val="Normln"/>
    <w:link w:val="Fakulta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sz w:val="36"/>
    </w:rPr>
  </w:style>
  <w:style w:type="character" w:customStyle="1" w:styleId="VysokkolaChar">
    <w:name w:val="Vysoká škola Char"/>
    <w:basedOn w:val="Standardnpsmoodstavce"/>
    <w:link w:val="Vysokkola"/>
    <w:uiPriority w:val="6"/>
    <w:semiHidden/>
    <w:rsid w:val="003C7DB4"/>
    <w:rPr>
      <w:rFonts w:asciiTheme="majorHAnsi" w:hAnsiTheme="majorHAnsi"/>
      <w:sz w:val="40"/>
      <w:szCs w:val="40"/>
      <w14:numForm w14:val="lining"/>
    </w:rPr>
  </w:style>
  <w:style w:type="paragraph" w:customStyle="1" w:styleId="NzevBP">
    <w:name w:val="Název BP"/>
    <w:basedOn w:val="Normln"/>
    <w:next w:val="Normln"/>
    <w:link w:val="NzevBPChar"/>
    <w:uiPriority w:val="6"/>
    <w:semiHidden/>
    <w:qFormat/>
    <w:rsid w:val="00450AE9"/>
    <w:pPr>
      <w:spacing w:before="2640" w:after="400"/>
      <w:jc w:val="center"/>
    </w:pPr>
    <w:rPr>
      <w:rFonts w:asciiTheme="majorHAnsi" w:hAnsiTheme="majorHAnsi"/>
      <w:b/>
      <w:sz w:val="40"/>
    </w:rPr>
  </w:style>
  <w:style w:type="character" w:customStyle="1" w:styleId="FakultaChar">
    <w:name w:val="Fakulta Char"/>
    <w:basedOn w:val="Standardnpsmoodstavce"/>
    <w:link w:val="Fakulta"/>
    <w:uiPriority w:val="6"/>
    <w:semiHidden/>
    <w:rsid w:val="003C7DB4"/>
    <w:rPr>
      <w:rFonts w:asciiTheme="majorHAnsi" w:hAnsiTheme="majorHAnsi"/>
      <w:sz w:val="36"/>
      <w14:numForm w14:val="lining"/>
    </w:rPr>
  </w:style>
  <w:style w:type="paragraph" w:customStyle="1" w:styleId="TypprceBP">
    <w:name w:val="Typ práce (BP)"/>
    <w:basedOn w:val="Normln"/>
    <w:next w:val="Normln"/>
    <w:link w:val="TypprceBP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caps/>
      <w:sz w:val="36"/>
    </w:rPr>
  </w:style>
  <w:style w:type="character" w:customStyle="1" w:styleId="NzevBPChar">
    <w:name w:val="Název BP Char"/>
    <w:basedOn w:val="Standardnpsmoodstavce"/>
    <w:link w:val="NzevBP"/>
    <w:uiPriority w:val="6"/>
    <w:semiHidden/>
    <w:rsid w:val="003C7DB4"/>
    <w:rPr>
      <w:rFonts w:asciiTheme="majorHAnsi" w:hAnsiTheme="majorHAnsi"/>
      <w:b/>
      <w:sz w:val="40"/>
      <w14:numForm w14:val="lining"/>
    </w:rPr>
  </w:style>
  <w:style w:type="paragraph" w:customStyle="1" w:styleId="Studijnprogram">
    <w:name w:val="Studijní program"/>
    <w:basedOn w:val="Normln"/>
    <w:next w:val="Normln"/>
    <w:link w:val="StudijnprogramChar"/>
    <w:uiPriority w:val="6"/>
    <w:semiHidden/>
    <w:qFormat/>
    <w:rsid w:val="00450AE9"/>
    <w:pPr>
      <w:spacing w:after="6000"/>
      <w:jc w:val="center"/>
    </w:pPr>
    <w:rPr>
      <w:rFonts w:asciiTheme="majorHAnsi" w:hAnsiTheme="majorHAnsi"/>
    </w:rPr>
  </w:style>
  <w:style w:type="character" w:customStyle="1" w:styleId="TypprceBPChar">
    <w:name w:val="Typ práce (BP) Char"/>
    <w:basedOn w:val="Standardnpsmoodstavce"/>
    <w:link w:val="TypprceBP"/>
    <w:uiPriority w:val="6"/>
    <w:semiHidden/>
    <w:rsid w:val="003C7DB4"/>
    <w:rPr>
      <w:rFonts w:asciiTheme="majorHAnsi" w:hAnsiTheme="majorHAnsi"/>
      <w:caps/>
      <w:sz w:val="36"/>
      <w14:numForm w14:val="lining"/>
    </w:rPr>
  </w:style>
  <w:style w:type="paragraph" w:customStyle="1" w:styleId="Autor">
    <w:name w:val="Autor"/>
    <w:basedOn w:val="Normln"/>
    <w:next w:val="Normln"/>
    <w:link w:val="Autor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StudijnprogramChar">
    <w:name w:val="Studijní program Char"/>
    <w:basedOn w:val="Standardnpsmoodstavce"/>
    <w:link w:val="Studijnprogram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VedoucBP">
    <w:name w:val="Vedoucí BP"/>
    <w:basedOn w:val="Normln"/>
    <w:next w:val="Normln"/>
    <w:link w:val="VedoucBP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AutorChar">
    <w:name w:val="Autor Char"/>
    <w:basedOn w:val="Standardnpsmoodstavce"/>
    <w:link w:val="Autor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Kdeakdyodevzdno">
    <w:name w:val="Kde a kdy odevzdáno"/>
    <w:basedOn w:val="Normln"/>
    <w:next w:val="Normln"/>
    <w:link w:val="Kdeakdyodevzdno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VedoucBPChar">
    <w:name w:val="Vedoucí BP Char"/>
    <w:basedOn w:val="Standardnpsmoodstavce"/>
    <w:link w:val="VedoucBP"/>
    <w:uiPriority w:val="6"/>
    <w:semiHidden/>
    <w:rsid w:val="003C7DB4"/>
    <w:rPr>
      <w:rFonts w:asciiTheme="majorHAnsi" w:hAnsiTheme="majorHAnsi"/>
      <w14:numForm w14:val="lining"/>
    </w:rPr>
  </w:style>
  <w:style w:type="character" w:styleId="Odkaznakoment">
    <w:name w:val="annotation reference"/>
    <w:basedOn w:val="Standardnpsmoodstavce"/>
    <w:uiPriority w:val="99"/>
    <w:semiHidden/>
    <w:unhideWhenUsed/>
    <w:rsid w:val="000117BB"/>
    <w:rPr>
      <w:sz w:val="16"/>
      <w:szCs w:val="16"/>
    </w:rPr>
  </w:style>
  <w:style w:type="character" w:customStyle="1" w:styleId="KdeakdyodevzdnoChar">
    <w:name w:val="Kde a kdy odevzdáno Char"/>
    <w:basedOn w:val="Standardnpsmoodstavce"/>
    <w:link w:val="Kdeakdyodevzdno"/>
    <w:uiPriority w:val="6"/>
    <w:semiHidden/>
    <w:rsid w:val="003C7DB4"/>
    <w:rPr>
      <w:rFonts w:asciiTheme="majorHAnsi" w:hAnsiTheme="majorHAnsi"/>
      <w14:numForm w14:val="lining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0117B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0117B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0117B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0117BB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011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0117BB"/>
    <w:rPr>
      <w:rFonts w:ascii="Segoe UI" w:hAnsi="Segoe UI" w:cs="Segoe UI"/>
      <w:sz w:val="18"/>
      <w:szCs w:val="18"/>
    </w:rPr>
  </w:style>
  <w:style w:type="paragraph" w:styleId="Citt">
    <w:name w:val="Quote"/>
    <w:basedOn w:val="Normln"/>
    <w:next w:val="Normln"/>
    <w:link w:val="CittChar"/>
    <w:uiPriority w:val="29"/>
    <w:qFormat/>
    <w:rsid w:val="00FF2AA4"/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F2AA4"/>
    <w:rPr>
      <w:i/>
      <w:iCs/>
      <w:color w:val="404040" w:themeColor="text1" w:themeTint="BF"/>
      <w14:numForm w14:val="lining"/>
    </w:rPr>
  </w:style>
  <w:style w:type="paragraph" w:styleId="Titulek">
    <w:name w:val="caption"/>
    <w:basedOn w:val="Normln"/>
    <w:next w:val="Normln"/>
    <w:uiPriority w:val="35"/>
    <w:unhideWhenUsed/>
    <w:qFormat/>
    <w:rsid w:val="006E3E39"/>
    <w:pPr>
      <w:spacing w:after="200" w:line="240" w:lineRule="auto"/>
    </w:pPr>
    <w:rPr>
      <w:iCs/>
      <w:sz w:val="20"/>
      <w:szCs w:val="18"/>
    </w:rPr>
  </w:style>
  <w:style w:type="paragraph" w:styleId="Seznamobrzk">
    <w:name w:val="table of figures"/>
    <w:basedOn w:val="Normln"/>
    <w:next w:val="Normln"/>
    <w:uiPriority w:val="99"/>
    <w:unhideWhenUsed/>
    <w:rsid w:val="0002754A"/>
    <w:pPr>
      <w:spacing w:after="0"/>
    </w:pPr>
  </w:style>
  <w:style w:type="table" w:styleId="Mkatabulky">
    <w:name w:val="Table Grid"/>
    <w:basedOn w:val="Normlntabulka"/>
    <w:uiPriority w:val="39"/>
    <w:rsid w:val="000B32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rosttabulka5">
    <w:name w:val="Plain Table 5"/>
    <w:basedOn w:val="Normlntabulka"/>
    <w:uiPriority w:val="45"/>
    <w:rsid w:val="000B3209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1">
    <w:name w:val="Styl1"/>
    <w:basedOn w:val="Klasicktabulka1"/>
    <w:uiPriority w:val="99"/>
    <w:rsid w:val="0091467F"/>
    <w:pPr>
      <w:spacing w:before="60" w:after="60"/>
      <w:jc w:val="right"/>
    </w:pPr>
    <w:rPr>
      <w:sz w:val="20"/>
      <w:szCs w:val="20"/>
      <w:lang w:val="en-US" w:eastAsia="cs-CZ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auto"/>
      <w:vAlign w:val="center"/>
    </w:tcPr>
    <w:tblStylePr w:type="firstRow">
      <w:rPr>
        <w:rFonts w:asciiTheme="minorHAnsi" w:hAnsiTheme="minorHAnsi"/>
        <w:b/>
        <w:i w:val="0"/>
        <w:iCs/>
        <w:sz w:val="20"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lastRow">
      <w:rPr>
        <w:rFonts w:asciiTheme="minorHAnsi" w:hAnsiTheme="minorHAnsi"/>
        <w:color w:val="auto"/>
        <w:sz w:val="20"/>
      </w:rPr>
      <w:tblPr/>
      <w:tcPr>
        <w:tcBorders>
          <w:top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Theme="minorHAnsi" w:hAnsiTheme="minorHAnsi"/>
        <w:sz w:val="20"/>
      </w:rPr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4004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cs-CZ"/>
      <w14:numForm w14:val="defaul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4004D1"/>
    <w:rPr>
      <w:rFonts w:ascii="Courier New" w:eastAsia="Times New Roman" w:hAnsi="Courier New" w:cs="Courier New"/>
      <w:sz w:val="20"/>
      <w:szCs w:val="20"/>
      <w:lang w:eastAsia="cs-CZ"/>
    </w:rPr>
  </w:style>
  <w:style w:type="table" w:styleId="Klasicktabulka1">
    <w:name w:val="Table Classic 1"/>
    <w:basedOn w:val="Normlntabulka"/>
    <w:uiPriority w:val="99"/>
    <w:semiHidden/>
    <w:unhideWhenUsed/>
    <w:rsid w:val="00E267BC"/>
    <w:pPr>
      <w:spacing w:after="220" w:line="288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programovhokdu">
    <w:name w:val="Text programového kódu"/>
    <w:basedOn w:val="Normln"/>
    <w:link w:val="TextprogramovhokduChar"/>
    <w:uiPriority w:val="2"/>
    <w:qFormat/>
    <w:rsid w:val="003127A2"/>
    <w:pPr>
      <w:shd w:val="clear" w:color="auto" w:fill="F2F2F2" w:themeFill="background1" w:themeFillShade="F2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nsolas" w:eastAsia="Times New Roman" w:hAnsi="Consolas" w:cs="Courier New"/>
      <w:w w:val="80"/>
      <w:szCs w:val="24"/>
      <w:lang w:eastAsia="cs-CZ"/>
      <w14:numForm w14:val="default"/>
    </w:rPr>
  </w:style>
  <w:style w:type="paragraph" w:customStyle="1" w:styleId="Textvtabulce">
    <w:name w:val="Text v tabulce"/>
    <w:basedOn w:val="Normln"/>
    <w:link w:val="TextvtabulceChar"/>
    <w:uiPriority w:val="1"/>
    <w:qFormat/>
    <w:rsid w:val="0091467F"/>
    <w:pPr>
      <w:spacing w:before="60" w:after="60"/>
      <w:jc w:val="left"/>
    </w:pPr>
    <w:rPr>
      <w:sz w:val="20"/>
    </w:rPr>
  </w:style>
  <w:style w:type="character" w:customStyle="1" w:styleId="TextprogramovhokduChar">
    <w:name w:val="Text programového kódu Char"/>
    <w:basedOn w:val="Standardnpsmoodstavce"/>
    <w:link w:val="Textprogramovhokdu"/>
    <w:uiPriority w:val="2"/>
    <w:rsid w:val="003C7DB4"/>
    <w:rPr>
      <w:rFonts w:ascii="Consolas" w:eastAsia="Times New Roman" w:hAnsi="Consolas" w:cs="Courier New"/>
      <w:w w:val="80"/>
      <w:szCs w:val="24"/>
      <w:shd w:val="clear" w:color="auto" w:fill="F2F2F2" w:themeFill="background1" w:themeFillShade="F2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extvtabulceChar">
    <w:name w:val="Text v tabulce Char"/>
    <w:basedOn w:val="Standardnpsmoodstavce"/>
    <w:link w:val="Textvtabulce"/>
    <w:uiPriority w:val="1"/>
    <w:rsid w:val="0091467F"/>
    <w:rPr>
      <w:sz w:val="20"/>
      <w14:numForm w14:val="lining"/>
    </w:rPr>
  </w:style>
  <w:style w:type="character" w:customStyle="1" w:styleId="ZhlavChar">
    <w:name w:val="Záhlaví Char"/>
    <w:basedOn w:val="Standardnpsmoodstavce"/>
    <w:link w:val="Zhlav"/>
    <w:uiPriority w:val="99"/>
    <w:rsid w:val="00961262"/>
    <w:rPr>
      <w14:numForm w14:val="lining"/>
    </w:rPr>
  </w:style>
  <w:style w:type="paragraph" w:styleId="Zpat">
    <w:name w:val="footer"/>
    <w:basedOn w:val="Normln"/>
    <w:link w:val="Zpat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961262"/>
    <w:rPr>
      <w14:numForm w14:val="lining"/>
    </w:rPr>
  </w:style>
  <w:style w:type="paragraph" w:styleId="Textvysvtlivek">
    <w:name w:val="endnote text"/>
    <w:basedOn w:val="Normln"/>
    <w:link w:val="TextvysvtlivekChar"/>
    <w:uiPriority w:val="99"/>
    <w:semiHidden/>
    <w:unhideWhenUsed/>
    <w:rsid w:val="009F2957"/>
    <w:pPr>
      <w:spacing w:after="0" w:line="240" w:lineRule="auto"/>
    </w:pPr>
    <w:rPr>
      <w:sz w:val="20"/>
      <w:szCs w:val="20"/>
    </w:rPr>
  </w:style>
  <w:style w:type="character" w:customStyle="1" w:styleId="TextvysvtlivekChar">
    <w:name w:val="Text vysvětlivek Char"/>
    <w:basedOn w:val="Standardnpsmoodstavce"/>
    <w:link w:val="Textvysvtlivek"/>
    <w:uiPriority w:val="99"/>
    <w:semiHidden/>
    <w:rsid w:val="009F2957"/>
    <w:rPr>
      <w:sz w:val="20"/>
      <w:szCs w:val="20"/>
      <w14:numForm w14:val="lining"/>
    </w:rPr>
  </w:style>
  <w:style w:type="character" w:styleId="Odkaznavysvtlivky">
    <w:name w:val="endnote reference"/>
    <w:basedOn w:val="Standardnpsmoodstavce"/>
    <w:uiPriority w:val="99"/>
    <w:semiHidden/>
    <w:unhideWhenUsed/>
    <w:rsid w:val="009F2957"/>
    <w:rPr>
      <w:vertAlign w:val="superscript"/>
    </w:rPr>
  </w:style>
  <w:style w:type="character" w:styleId="Zstupntext">
    <w:name w:val="Placeholder Text"/>
    <w:basedOn w:val="Standardnpsmoodstavce"/>
    <w:uiPriority w:val="99"/>
    <w:semiHidden/>
    <w:rsid w:val="009F2957"/>
    <w:rPr>
      <w:color w:val="808080"/>
    </w:rPr>
  </w:style>
  <w:style w:type="paragraph" w:styleId="Bezmezer">
    <w:name w:val="No Spacing"/>
    <w:link w:val="BezmezerChar"/>
    <w:uiPriority w:val="1"/>
    <w:qFormat/>
    <w:rsid w:val="009F2957"/>
    <w:pPr>
      <w:spacing w:after="0" w:line="240" w:lineRule="auto"/>
    </w:pPr>
    <w:rPr>
      <w:rFonts w:eastAsiaTheme="minorEastAsia"/>
      <w:lang w:eastAsia="cs-CZ"/>
    </w:rPr>
  </w:style>
  <w:style w:type="character" w:customStyle="1" w:styleId="BezmezerChar">
    <w:name w:val="Bez mezer Char"/>
    <w:basedOn w:val="Standardnpsmoodstavce"/>
    <w:link w:val="Bezmezer"/>
    <w:uiPriority w:val="1"/>
    <w:rsid w:val="003C7DB4"/>
    <w:rPr>
      <w:rFonts w:eastAsiaTheme="minorEastAsia"/>
      <w:lang w:eastAsia="cs-CZ"/>
    </w:rPr>
  </w:style>
  <w:style w:type="paragraph" w:styleId="Bibliografie">
    <w:name w:val="Bibliography"/>
    <w:basedOn w:val="Normln"/>
    <w:next w:val="Normln"/>
    <w:uiPriority w:val="37"/>
    <w:unhideWhenUsed/>
    <w:rsid w:val="00E052FB"/>
    <w:pPr>
      <w:spacing w:after="0" w:line="480" w:lineRule="auto"/>
      <w:ind w:left="720" w:hanging="720"/>
    </w:pPr>
  </w:style>
  <w:style w:type="character" w:customStyle="1" w:styleId="MTEquationSection">
    <w:name w:val="MTEquationSection"/>
    <w:basedOn w:val="Standardnpsmoodstavce"/>
    <w:rsid w:val="00766D98"/>
    <w:rPr>
      <w:rFonts w:ascii="Open Sans" w:hAnsi="Open Sans" w:cs="Open Sans"/>
      <w:sz w:val="22"/>
      <w:szCs w:val="22"/>
    </w:rPr>
  </w:style>
  <w:style w:type="paragraph" w:customStyle="1" w:styleId="MTDisplayEquation">
    <w:name w:val="MTDisplayEquation"/>
    <w:basedOn w:val="Normln"/>
    <w:next w:val="Normln"/>
    <w:link w:val="MTDisplayEquationChar"/>
    <w:rsid w:val="00766D98"/>
    <w:pPr>
      <w:tabs>
        <w:tab w:val="center" w:pos="4540"/>
        <w:tab w:val="right" w:pos="9080"/>
      </w:tabs>
    </w:pPr>
  </w:style>
  <w:style w:type="character" w:customStyle="1" w:styleId="MTDisplayEquationChar">
    <w:name w:val="MTDisplayEquation Char"/>
    <w:basedOn w:val="Standardnpsmoodstavce"/>
    <w:link w:val="MTDisplayEquation"/>
    <w:rsid w:val="00766D98"/>
    <w:rPr>
      <w14:numForm w14:val="lining"/>
    </w:rPr>
  </w:style>
  <w:style w:type="character" w:styleId="Zdraznn">
    <w:name w:val="Emphasis"/>
    <w:basedOn w:val="Standardnpsmoodstavce"/>
    <w:uiPriority w:val="20"/>
    <w:qFormat/>
    <w:rsid w:val="00C67132"/>
    <w:rPr>
      <w:i/>
      <w:iCs/>
    </w:rPr>
  </w:style>
  <w:style w:type="character" w:styleId="Nevyeenzmnka">
    <w:name w:val="Unresolved Mention"/>
    <w:basedOn w:val="Standardnpsmoodstavce"/>
    <w:uiPriority w:val="99"/>
    <w:semiHidden/>
    <w:unhideWhenUsed/>
    <w:rsid w:val="00C67132"/>
    <w:rPr>
      <w:color w:val="605E5C"/>
      <w:shd w:val="clear" w:color="auto" w:fill="E1DFDD"/>
    </w:rPr>
  </w:style>
  <w:style w:type="character" w:styleId="Sledovanodkaz">
    <w:name w:val="FollowedHyperlink"/>
    <w:basedOn w:val="Standardnpsmoodstavce"/>
    <w:uiPriority w:val="99"/>
    <w:semiHidden/>
    <w:unhideWhenUsed/>
    <w:rsid w:val="00C67132"/>
    <w:rPr>
      <w:color w:val="954F72" w:themeColor="followedHyperlink"/>
      <w:u w:val="single"/>
    </w:rPr>
  </w:style>
  <w:style w:type="paragraph" w:styleId="Textpoznpodarou">
    <w:name w:val="footnote text"/>
    <w:basedOn w:val="Normln"/>
    <w:link w:val="TextpoznpodarouChar"/>
    <w:uiPriority w:val="99"/>
    <w:semiHidden/>
    <w:unhideWhenUsed/>
    <w:rsid w:val="002A70B9"/>
    <w:pPr>
      <w:spacing w:after="0" w:line="240" w:lineRule="auto"/>
    </w:pPr>
    <w:rPr>
      <w:sz w:val="20"/>
      <w:szCs w:val="20"/>
    </w:rPr>
  </w:style>
  <w:style w:type="character" w:customStyle="1" w:styleId="TextpoznpodarouChar">
    <w:name w:val="Text pozn. pod čarou Char"/>
    <w:basedOn w:val="Standardnpsmoodstavce"/>
    <w:link w:val="Textpoznpodarou"/>
    <w:uiPriority w:val="99"/>
    <w:semiHidden/>
    <w:rsid w:val="002A70B9"/>
    <w:rPr>
      <w:sz w:val="20"/>
      <w:szCs w:val="20"/>
      <w14:numForm w14:val="lining"/>
    </w:rPr>
  </w:style>
  <w:style w:type="character" w:styleId="Znakapoznpodarou">
    <w:name w:val="footnote reference"/>
    <w:basedOn w:val="Standardnpsmoodstavce"/>
    <w:uiPriority w:val="99"/>
    <w:semiHidden/>
    <w:unhideWhenUsed/>
    <w:rsid w:val="002A70B9"/>
    <w:rPr>
      <w:vertAlign w:val="superscript"/>
    </w:rPr>
  </w:style>
  <w:style w:type="paragraph" w:styleId="Normlnweb">
    <w:name w:val="Normal (Web)"/>
    <w:basedOn w:val="Normln"/>
    <w:uiPriority w:val="99"/>
    <w:unhideWhenUsed/>
    <w:rsid w:val="001D2D76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cs-CZ"/>
      <w14:numForm w14:val="default"/>
    </w:rPr>
  </w:style>
  <w:style w:type="character" w:styleId="slodku">
    <w:name w:val="line number"/>
    <w:basedOn w:val="Standardnpsmoodstavce"/>
    <w:uiPriority w:val="99"/>
    <w:semiHidden/>
    <w:unhideWhenUsed/>
    <w:rsid w:val="00C066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78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77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34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4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6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7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8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7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7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622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7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3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60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92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0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30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5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6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63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2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9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2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0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375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058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1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3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1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2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8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3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1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5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1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5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7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1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52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092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4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33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9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1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6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hyperlink" Target="https://www.britannica.com/sports/mixed-martial-arts" TargetMode="External"/><Relationship Id="rId26" Type="http://schemas.openxmlformats.org/officeDocument/2006/relationships/footer" Target="footer5.xml"/><Relationship Id="rId3" Type="http://schemas.openxmlformats.org/officeDocument/2006/relationships/customXml" Target="../customXml/item3.xml"/><Relationship Id="rId21" Type="http://schemas.openxmlformats.org/officeDocument/2006/relationships/hyperlink" Target="https://www.techtarget.com/searchenterpriseai/definition/predictive-modeling" TargetMode="Externa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5" Type="http://schemas.openxmlformats.org/officeDocument/2006/relationships/hyperlink" Target="https://www.datacamp.com/blog/python-vs-r-for-data-science-whats-the-difference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hyperlink" Target="https://doi.org/10.1097/JSM.0000000000000235" TargetMode="External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hyperlink" Target="https://medium.com/purple-theory/what-is-elo-rating-c4eb7a9061e0" TargetMode="External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hyperlink" Target="https://www.analyticsvidhya.com/blog/2016/11/an-introduction-to-clustering-and-different-methods-of-clustering/" TargetMode="External"/><Relationship Id="rId28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cs.wikipedia.org/wiki/Pankr%C3%A1tion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hyperlink" Target="https://www.ibm.com/blog/supervised-vs-unsupervised-learning/" TargetMode="External"/><Relationship Id="rId27" Type="http://schemas.openxmlformats.org/officeDocument/2006/relationships/footer" Target="footer6.xml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Vlastní 2">
      <a:majorFont>
        <a:latin typeface="Open Sans"/>
        <a:ea typeface=""/>
        <a:cs typeface=""/>
      </a:majorFont>
      <a:minorFont>
        <a:latin typeface="Georgia"/>
        <a:ea typeface=""/>
        <a:cs typeface="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" Version="2008">
  <b:Source>
    <b:Tag>JAB18</b:Tag>
    <b:SourceType>ArticleInAPeriodical</b:SourceType>
    <b:Guid>{0EE58AC8-E12E-4610-B1B8-B6435FF6AFFE}</b:Guid>
    <b:Author>
      <b:Author>
        <b:NameList>
          <b:Person>
            <b:Last>Jablonský</b:Last>
            <b:First>Josef</b:First>
          </b:Person>
        </b:NameList>
      </b:Author>
    </b:Author>
    <b:Title>Ranking of countries in sporting events using two-stage data envelopment analysis models: a case of Summer Olympic Games 2016</b:Title>
    <b:Year>2018</b:Year>
    <b:StandardNumber>1613-9178</b:StandardNumber>
    <b:PeriodicalTitle>Central European Journal of Operations Research</b:PeriodicalTitle>
    <b:Issue>4</b:Issue>
    <b:DOI>10.1007/s10100-018-0537-8</b:DOI>
    <b:Pages>951--966</b:Pages>
    <b:Volume>26</b:Volume>
    <b:LCID>en-GB</b:LCID>
    <b:RefOrder>2</b:RefOrder>
  </b:Source>
  <b:Source>
    <b:Tag>HIN18</b:Tag>
    <b:SourceType>Book</b:SourceType>
    <b:Guid>{C412662D-3C26-48E4-B21C-6F52FFA9D31F}</b:Guid>
    <b:Author>
      <b:Author>
        <b:NameList>
          <b:Person>
            <b:Last>Hindls</b:Last>
            <b:First>Richard</b:First>
          </b:Person>
          <b:Person>
            <b:Last>Arltová</b:Last>
            <b:First>Markéta</b:First>
          </b:Person>
          <b:Person>
            <b:Last>Hronová</b:Last>
            <b:First>Stanislava</b:First>
          </b:Person>
          <b:Person>
            <b:Last>Malá</b:Last>
            <b:First>Ivana</b:First>
          </b:Person>
          <b:Person>
            <b:Last>Marek</b:Last>
            <b:First>Luboš</b:First>
          </b:Person>
          <b:Person>
            <b:Last>Pecáková</b:Last>
            <b:First>Iva</b:First>
          </b:Person>
          <b:Person>
            <b:Last>Řezanková</b:Last>
            <b:First>Hana</b:First>
          </b:Person>
        </b:NameList>
      </b:Author>
    </b:Author>
    <b:Title>Statistika v ekonomii</b:Title>
    <b:Year>2018</b:Year>
    <b:City>Příbram</b:City>
    <b:Publisher>Professional Publishing</b:Publisher>
    <b:StandardNumber>978-80-88260-09-7</b:StandardNumber>
    <b:Edition>1</b:Edition>
    <b:LCID>en-GB</b:LCID>
    <b:RefOrder>3</b:RefOrder>
  </b:Source>
  <b:Source>
    <b:Tag>RAD18</b:Tag>
    <b:SourceType>Book</b:SourceType>
    <b:Guid>{D84DBA8A-3E13-481D-94C9-FED249649ADF}</b:Guid>
    <b:Author>
      <b:Author>
        <b:NameList>
          <b:Person>
            <b:Last>Radváková</b:Last>
            <b:First>Věra</b:First>
          </b:Person>
          <b:Person>
            <b:Last>Löster</b:Last>
            <b:First>Tomáš</b:First>
          </b:Person>
          <b:Person>
            <b:Last>Mazouch</b:Last>
            <b:First>Petr</b:First>
          </b:Person>
          <b:Person>
            <b:Last>Sigmund</b:Last>
            <b:First>Tomáš</b:First>
          </b:Person>
          <b:Person>
            <b:Last>Vltavská</b:Last>
            <b:First>Kristýna</b:First>
          </b:Person>
        </b:NameList>
      </b:Author>
    </b:Author>
    <b:Title>Metody vědecké práce</b:Title>
    <b:Year>2018</b:Year>
    <b:City>Praha</b:City>
    <b:Publisher>Oeconomica</b:Publisher>
    <b:StandardNumber>ISBN 978-80-245-2249-4</b:StandardNumber>
    <b:LCID>en-GB</b:LCID>
    <b:Pages>134</b:Pages>
    <b:RefOrder>1</b:RefOrder>
  </b:Source>
</b:Sourc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7fe71cfb-81ed-4b9d-9a1f-cae1a72b62ba">
      <Terms xmlns="http://schemas.microsoft.com/office/infopath/2007/PartnerControls"/>
    </lcf76f155ced4ddcb4097134ff3c332f>
    <TaxCatchAll xmlns="184be059-f9c1-47a1-baeb-6b78fb5c2cd7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AD61CDED85140BF5B934B48DD3484" ma:contentTypeVersion="15" ma:contentTypeDescription="Create a new document." ma:contentTypeScope="" ma:versionID="cc982a5df0320791fbc3ea24d0deba6b">
  <xsd:schema xmlns:xsd="http://www.w3.org/2001/XMLSchema" xmlns:xs="http://www.w3.org/2001/XMLSchema" xmlns:p="http://schemas.microsoft.com/office/2006/metadata/properties" xmlns:ns2="7fe71cfb-81ed-4b9d-9a1f-cae1a72b62ba" xmlns:ns3="184be059-f9c1-47a1-baeb-6b78fb5c2cd7" targetNamespace="http://schemas.microsoft.com/office/2006/metadata/properties" ma:root="true" ma:fieldsID="b8f28b2c1c50d19b407cb644c1af36e4" ns2:_="" ns3:_="">
    <xsd:import namespace="7fe71cfb-81ed-4b9d-9a1f-cae1a72b62ba"/>
    <xsd:import namespace="184be059-f9c1-47a1-baeb-6b78fb5c2cd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SearchPropertie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fe71cfb-81ed-4b9d-9a1f-cae1a72b62b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LengthInSeconds" ma:index="16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18" nillable="true" ma:taxonomy="true" ma:internalName="lcf76f155ced4ddcb4097134ff3c332f" ma:taxonomyFieldName="MediaServiceImageTags" ma:displayName="Image Tags" ma:readOnly="false" ma:fieldId="{5cf76f15-5ced-4ddc-b409-7134ff3c332f}" ma:taxonomyMulti="true" ma:sspId="babb5542-b20f-476f-b885-dfe2db7716bd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SearchProperties" ma:index="20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4be059-f9c1-47a1-baeb-6b78fb5c2cd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9" nillable="true" ma:displayName="Taxonomy Catch All Column" ma:hidden="true" ma:list="{5e9b24e3-0751-412a-b275-2d618e008197}" ma:internalName="TaxCatchAll" ma:showField="CatchAllData" ma:web="184be059-f9c1-47a1-baeb-6b78fb5c2cd7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87916FC-5034-4623-A6FD-C729F1457979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D74D791E-5CC7-4856-B07B-94D7D7F05E02}">
  <ds:schemaRefs>
    <ds:schemaRef ds:uri="http://schemas.microsoft.com/office/2006/metadata/properties"/>
    <ds:schemaRef ds:uri="http://schemas.microsoft.com/office/infopath/2007/PartnerControls"/>
    <ds:schemaRef ds:uri="7fe71cfb-81ed-4b9d-9a1f-cae1a72b62ba"/>
    <ds:schemaRef ds:uri="184be059-f9c1-47a1-baeb-6b78fb5c2cd7"/>
  </ds:schemaRefs>
</ds:datastoreItem>
</file>

<file path=customXml/itemProps3.xml><?xml version="1.0" encoding="utf-8"?>
<ds:datastoreItem xmlns:ds="http://schemas.openxmlformats.org/officeDocument/2006/customXml" ds:itemID="{D3CFF590-40AA-48C0-ADEB-03BA060BDB6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A96AFD15-F2DD-40A0-99C8-1E494CBC922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fe71cfb-81ed-4b9d-9a1f-cae1a72b62ba"/>
    <ds:schemaRef ds:uri="184be059-f9c1-47a1-baeb-6b78fb5c2cd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3</TotalTime>
  <Pages>29</Pages>
  <Words>4653</Words>
  <Characters>27456</Characters>
  <Application>Microsoft Office Word</Application>
  <DocSecurity>0</DocSecurity>
  <Lines>228</Lines>
  <Paragraphs>64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Šablona bakalářské/diplomové práce na FIS VŠE.</vt:lpstr>
      <vt:lpstr>Šablona bakalářské/diplomové práce na FIS VŠE.</vt:lpstr>
    </vt:vector>
  </TitlesOfParts>
  <Company>VŠE</Company>
  <LinksUpToDate>false</LinksUpToDate>
  <CharactersWithSpaces>32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Šablona bakalářské/diplomové práce na FIS VŠE.</dc:title>
  <dc:subject/>
  <dc:creator>Kateřina Hanzalová</dc:creator>
  <cp:keywords>Verze_05112018</cp:keywords>
  <dc:description/>
  <cp:lastModifiedBy>Adam zacpal</cp:lastModifiedBy>
  <cp:revision>863</cp:revision>
  <cp:lastPrinted>2018-11-21T23:52:00Z</cp:lastPrinted>
  <dcterms:created xsi:type="dcterms:W3CDTF">2024-03-25T15:29:00Z</dcterms:created>
  <dcterms:modified xsi:type="dcterms:W3CDTF">2024-03-28T00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nNumsOnRight">
    <vt:bool>false</vt:bool>
  </property>
  <property fmtid="{D5CDD505-2E9C-101B-9397-08002B2CF9AE}" pid="4" name="MTEquationSection">
    <vt:lpwstr>1</vt:lpwstr>
  </property>
  <property fmtid="{D5CDD505-2E9C-101B-9397-08002B2CF9AE}" pid="5" name="MTEquationNumber2">
    <vt:lpwstr>(1.1)</vt:lpwstr>
  </property>
  <property fmtid="{D5CDD505-2E9C-101B-9397-08002B2CF9AE}" pid="6" name="MTCustomEquationNumber">
    <vt:lpwstr>1</vt:lpwstr>
  </property>
  <property fmtid="{D5CDD505-2E9C-101B-9397-08002B2CF9AE}" pid="7" name="MediaServiceImageTags">
    <vt:lpwstr/>
  </property>
  <property fmtid="{D5CDD505-2E9C-101B-9397-08002B2CF9AE}" pid="8" name="ContentTypeId">
    <vt:lpwstr>0x010100A5EAD61CDED85140BF5B934B48DD3484</vt:lpwstr>
  </property>
  <property fmtid="{D5CDD505-2E9C-101B-9397-08002B2CF9AE}" pid="9" name="ZOTERO_PREF_1">
    <vt:lpwstr>&lt;data data-version="3" zotero-version="6.0.36"&gt;&lt;session id="J7QcGYCz"/&gt;&lt;style id="http://www.zotero.org/styles/apa" locale="cs-CZ" hasBibliography="1" bibliographyStyleHasBeenSet="1"/&gt;&lt;prefs&gt;&lt;pref name="fieldType" value="Field"/&gt;&lt;pref name="automaticJourn</vt:lpwstr>
  </property>
  <property fmtid="{D5CDD505-2E9C-101B-9397-08002B2CF9AE}" pid="10" name="ZOTERO_PREF_2">
    <vt:lpwstr>alAbbreviations" value="true"/&gt;&lt;/prefs&gt;&lt;/data&gt;</vt:lpwstr>
  </property>
</Properties>
</file>